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07B15D" w14:textId="77777777" w:rsidR="003A41B5" w:rsidRDefault="003A41B5" w:rsidP="00704B24">
      <w:pPr>
        <w:jc w:val="center"/>
        <w:rPr>
          <w:b/>
          <w:caps/>
          <w:sz w:val="28"/>
          <w:szCs w:val="28"/>
        </w:rPr>
      </w:pPr>
    </w:p>
    <w:p w14:paraId="662C3F62" w14:textId="77777777" w:rsidR="003A41B5" w:rsidRDefault="003A41B5" w:rsidP="00704B24">
      <w:pPr>
        <w:jc w:val="center"/>
        <w:rPr>
          <w:b/>
          <w:caps/>
          <w:sz w:val="28"/>
          <w:szCs w:val="28"/>
        </w:rPr>
      </w:pPr>
    </w:p>
    <w:p w14:paraId="722A54E3" w14:textId="08BD0863" w:rsidR="00704B24" w:rsidRPr="00F35C8A" w:rsidRDefault="00473C85" w:rsidP="00473C85">
      <w:pPr>
        <w:jc w:val="center"/>
        <w:rPr>
          <w:b/>
          <w:caps/>
          <w:sz w:val="28"/>
          <w:szCs w:val="28"/>
        </w:rPr>
      </w:pPr>
      <w:r>
        <w:rPr>
          <w:b/>
          <w:caps/>
          <w:sz w:val="28"/>
          <w:szCs w:val="28"/>
        </w:rPr>
        <w:t xml:space="preserve">Investigation of catalysed thermal </w:t>
      </w:r>
      <w:r w:rsidR="00815D94">
        <w:rPr>
          <w:b/>
          <w:caps/>
          <w:sz w:val="28"/>
          <w:szCs w:val="28"/>
        </w:rPr>
        <w:t>recycling</w:t>
      </w:r>
      <w:r>
        <w:rPr>
          <w:b/>
          <w:caps/>
          <w:sz w:val="28"/>
          <w:szCs w:val="28"/>
        </w:rPr>
        <w:t xml:space="preserve"> </w:t>
      </w:r>
      <w:r w:rsidR="00815D94">
        <w:rPr>
          <w:b/>
          <w:caps/>
          <w:sz w:val="28"/>
          <w:szCs w:val="28"/>
        </w:rPr>
        <w:t>of</w:t>
      </w:r>
      <w:r>
        <w:rPr>
          <w:b/>
          <w:caps/>
          <w:sz w:val="28"/>
          <w:szCs w:val="28"/>
        </w:rPr>
        <w:t xml:space="preserve"> </w:t>
      </w:r>
      <w:r w:rsidR="00815D94">
        <w:rPr>
          <w:b/>
          <w:caps/>
          <w:sz w:val="28"/>
          <w:szCs w:val="28"/>
        </w:rPr>
        <w:t xml:space="preserve">glass fibre reinforced </w:t>
      </w:r>
      <w:r>
        <w:rPr>
          <w:b/>
          <w:caps/>
          <w:sz w:val="28"/>
          <w:szCs w:val="28"/>
        </w:rPr>
        <w:t>epoxy</w:t>
      </w:r>
    </w:p>
    <w:p w14:paraId="5D0784EB" w14:textId="77777777" w:rsidR="00704B24" w:rsidRPr="00F35C8A" w:rsidRDefault="00704B24" w:rsidP="00704B24">
      <w:pPr>
        <w:rPr>
          <w:sz w:val="22"/>
          <w:szCs w:val="22"/>
        </w:rPr>
      </w:pPr>
    </w:p>
    <w:p w14:paraId="04832057" w14:textId="33F1C5E8" w:rsidR="00704B24" w:rsidRDefault="00473C85" w:rsidP="00704B24">
      <w:pPr>
        <w:jc w:val="center"/>
        <w:rPr>
          <w:sz w:val="22"/>
          <w:szCs w:val="22"/>
        </w:rPr>
      </w:pPr>
      <w:r>
        <w:rPr>
          <w:sz w:val="22"/>
          <w:szCs w:val="22"/>
        </w:rPr>
        <w:t>Kyle Pender</w:t>
      </w:r>
      <w:r w:rsidR="005344DF">
        <w:rPr>
          <w:sz w:val="22"/>
          <w:szCs w:val="22"/>
          <w:vertAlign w:val="superscript"/>
        </w:rPr>
        <w:t>1</w:t>
      </w:r>
      <w:r w:rsidR="008478D1">
        <w:rPr>
          <w:sz w:val="22"/>
          <w:szCs w:val="22"/>
        </w:rPr>
        <w:t>, Liu Yang</w:t>
      </w:r>
      <w:r w:rsidR="008478D1" w:rsidRPr="00F35C8A">
        <w:rPr>
          <w:sz w:val="22"/>
          <w:szCs w:val="22"/>
          <w:vertAlign w:val="superscript"/>
        </w:rPr>
        <w:t>2</w:t>
      </w:r>
      <w:r w:rsidR="008478D1" w:rsidRPr="00F35C8A">
        <w:rPr>
          <w:sz w:val="22"/>
          <w:szCs w:val="22"/>
        </w:rPr>
        <w:t xml:space="preserve"> and</w:t>
      </w:r>
      <w:r>
        <w:rPr>
          <w:sz w:val="22"/>
          <w:szCs w:val="22"/>
        </w:rPr>
        <w:t xml:space="preserve"> James L. Thomason</w:t>
      </w:r>
      <w:r w:rsidR="00704B24" w:rsidRPr="00F35C8A">
        <w:rPr>
          <w:sz w:val="22"/>
          <w:szCs w:val="22"/>
          <w:vertAlign w:val="superscript"/>
        </w:rPr>
        <w:t>3</w:t>
      </w:r>
    </w:p>
    <w:p w14:paraId="357C4B79" w14:textId="77777777" w:rsidR="00866F2B" w:rsidRPr="00866F2B" w:rsidRDefault="00866F2B" w:rsidP="00704B24">
      <w:pPr>
        <w:jc w:val="center"/>
        <w:rPr>
          <w:sz w:val="22"/>
          <w:szCs w:val="22"/>
        </w:rPr>
      </w:pPr>
    </w:p>
    <w:p w14:paraId="7C683EB0" w14:textId="77777777" w:rsidR="00704B24" w:rsidRPr="008F4FC2" w:rsidRDefault="008478D1" w:rsidP="00704B24">
      <w:pPr>
        <w:jc w:val="center"/>
        <w:rPr>
          <w:sz w:val="22"/>
          <w:szCs w:val="22"/>
        </w:rPr>
      </w:pPr>
      <w:r w:rsidRPr="008478D1">
        <w:rPr>
          <w:sz w:val="22"/>
          <w:szCs w:val="22"/>
          <w:lang w:val="en-GB"/>
        </w:rPr>
        <w:t>Department of Mechanical and Aerospace Engineering, University of Strathclyde, Glasgow, UK</w:t>
      </w:r>
    </w:p>
    <w:p w14:paraId="63CFCBDE" w14:textId="408365C5" w:rsidR="00704B24" w:rsidRDefault="008478D1" w:rsidP="00704B24">
      <w:pPr>
        <w:jc w:val="center"/>
        <w:rPr>
          <w:sz w:val="22"/>
          <w:szCs w:val="22"/>
        </w:rPr>
      </w:pPr>
      <w:r w:rsidRPr="008F4FC2">
        <w:rPr>
          <w:sz w:val="22"/>
          <w:szCs w:val="22"/>
          <w:vertAlign w:val="superscript"/>
        </w:rPr>
        <w:t>1</w:t>
      </w:r>
      <w:r w:rsidR="00704B24" w:rsidRPr="008F4FC2">
        <w:rPr>
          <w:sz w:val="22"/>
          <w:szCs w:val="22"/>
        </w:rPr>
        <w:t xml:space="preserve">Email: </w:t>
      </w:r>
      <w:hyperlink r:id="rId8" w:history="1">
        <w:r w:rsidR="00473C85" w:rsidRPr="00556528">
          <w:rPr>
            <w:rStyle w:val="Hyperlink"/>
            <w:sz w:val="22"/>
            <w:szCs w:val="22"/>
          </w:rPr>
          <w:t>kyle.pender@strath.ac.uk</w:t>
        </w:r>
      </w:hyperlink>
      <w:r w:rsidR="00FE7DF6">
        <w:rPr>
          <w:sz w:val="22"/>
          <w:szCs w:val="22"/>
        </w:rPr>
        <w:t xml:space="preserve">, </w:t>
      </w:r>
      <w:r w:rsidR="00704B24" w:rsidRPr="008F4FC2">
        <w:rPr>
          <w:sz w:val="22"/>
          <w:szCs w:val="22"/>
          <w:vertAlign w:val="superscript"/>
        </w:rPr>
        <w:t>2</w:t>
      </w:r>
      <w:r w:rsidR="00704B24" w:rsidRPr="008F4FC2">
        <w:rPr>
          <w:sz w:val="22"/>
          <w:szCs w:val="22"/>
        </w:rPr>
        <w:t xml:space="preserve">Email: </w:t>
      </w:r>
      <w:hyperlink r:id="rId9" w:history="1">
        <w:r w:rsidR="00FE7DF6" w:rsidRPr="003A6E69">
          <w:rPr>
            <w:rStyle w:val="Hyperlink"/>
            <w:sz w:val="22"/>
            <w:szCs w:val="22"/>
          </w:rPr>
          <w:t>l.yang@strath.ac.uk</w:t>
        </w:r>
      </w:hyperlink>
      <w:r w:rsidR="00FE7DF6">
        <w:rPr>
          <w:sz w:val="22"/>
          <w:szCs w:val="22"/>
        </w:rPr>
        <w:t xml:space="preserve">, </w:t>
      </w:r>
      <w:r w:rsidR="00704B24" w:rsidRPr="008F4FC2">
        <w:rPr>
          <w:sz w:val="22"/>
          <w:szCs w:val="22"/>
          <w:vertAlign w:val="superscript"/>
        </w:rPr>
        <w:t>3</w:t>
      </w:r>
      <w:r>
        <w:rPr>
          <w:sz w:val="22"/>
          <w:szCs w:val="22"/>
        </w:rPr>
        <w:t xml:space="preserve">Email: </w:t>
      </w:r>
      <w:hyperlink r:id="rId10" w:history="1">
        <w:r w:rsidR="00473C85" w:rsidRPr="00556528">
          <w:rPr>
            <w:rStyle w:val="Hyperlink"/>
            <w:sz w:val="22"/>
            <w:szCs w:val="22"/>
          </w:rPr>
          <w:t>james.thomason@strath.ac.uk</w:t>
        </w:r>
      </w:hyperlink>
      <w:r w:rsidR="00FE7DF6">
        <w:rPr>
          <w:sz w:val="22"/>
          <w:szCs w:val="22"/>
        </w:rPr>
        <w:t xml:space="preserve"> </w:t>
      </w:r>
    </w:p>
    <w:p w14:paraId="35CCF637" w14:textId="77777777" w:rsidR="00DB312B" w:rsidRDefault="00DB312B" w:rsidP="00704B24">
      <w:pPr>
        <w:jc w:val="center"/>
        <w:rPr>
          <w:sz w:val="22"/>
          <w:szCs w:val="22"/>
        </w:rPr>
      </w:pPr>
    </w:p>
    <w:p w14:paraId="130E6B68" w14:textId="77777777" w:rsidR="00704B24" w:rsidRPr="00F35C8A" w:rsidRDefault="00704B24" w:rsidP="00704B24">
      <w:pPr>
        <w:jc w:val="center"/>
        <w:rPr>
          <w:sz w:val="22"/>
          <w:szCs w:val="22"/>
        </w:rPr>
      </w:pPr>
    </w:p>
    <w:p w14:paraId="2B3B3CF0" w14:textId="7F41F8C3" w:rsidR="00704B24" w:rsidRPr="00F35C8A" w:rsidRDefault="00704B24" w:rsidP="00C84FC4">
      <w:pPr>
        <w:rPr>
          <w:sz w:val="22"/>
          <w:szCs w:val="22"/>
        </w:rPr>
      </w:pPr>
      <w:r w:rsidRPr="00F35C8A">
        <w:rPr>
          <w:b/>
          <w:sz w:val="22"/>
          <w:szCs w:val="22"/>
        </w:rPr>
        <w:t>Keywords:</w:t>
      </w:r>
      <w:r w:rsidRPr="00F35C8A">
        <w:rPr>
          <w:sz w:val="22"/>
          <w:szCs w:val="22"/>
        </w:rPr>
        <w:t xml:space="preserve"> </w:t>
      </w:r>
      <w:r w:rsidR="00473C85">
        <w:rPr>
          <w:color w:val="000000"/>
          <w:sz w:val="22"/>
          <w:szCs w:val="22"/>
        </w:rPr>
        <w:t>recycling, glass fibre, themosets, catalysis, waste</w:t>
      </w:r>
    </w:p>
    <w:p w14:paraId="1A9D99F5" w14:textId="77777777" w:rsidR="00704B24" w:rsidRDefault="00704B24" w:rsidP="00704B24">
      <w:pPr>
        <w:rPr>
          <w:sz w:val="22"/>
          <w:szCs w:val="22"/>
        </w:rPr>
      </w:pPr>
      <w:r w:rsidRPr="00F35C8A">
        <w:rPr>
          <w:sz w:val="22"/>
          <w:szCs w:val="22"/>
        </w:rPr>
        <w:t xml:space="preserve"> </w:t>
      </w:r>
    </w:p>
    <w:p w14:paraId="2B280C85" w14:textId="77777777" w:rsidR="00656C88" w:rsidRPr="00F35C8A" w:rsidRDefault="00656C88" w:rsidP="00704B24">
      <w:pPr>
        <w:rPr>
          <w:b/>
          <w:sz w:val="22"/>
          <w:szCs w:val="22"/>
        </w:rPr>
      </w:pPr>
    </w:p>
    <w:p w14:paraId="3A750CDA" w14:textId="77777777" w:rsidR="00704B24" w:rsidRPr="00473C85" w:rsidRDefault="00704B24" w:rsidP="006D2BC0">
      <w:pPr>
        <w:rPr>
          <w:b/>
          <w:sz w:val="22"/>
          <w:szCs w:val="22"/>
        </w:rPr>
      </w:pPr>
      <w:r w:rsidRPr="00473C85">
        <w:rPr>
          <w:b/>
          <w:sz w:val="22"/>
          <w:szCs w:val="22"/>
        </w:rPr>
        <w:t>Abstract</w:t>
      </w:r>
    </w:p>
    <w:p w14:paraId="377AEC6D" w14:textId="347F99A8" w:rsidR="00AB7F54" w:rsidRPr="00473C85" w:rsidRDefault="00473C85" w:rsidP="00CE5E54">
      <w:pPr>
        <w:jc w:val="both"/>
        <w:rPr>
          <w:sz w:val="22"/>
          <w:szCs w:val="22"/>
        </w:rPr>
      </w:pPr>
      <w:r w:rsidRPr="00473C85">
        <w:rPr>
          <w:sz w:val="22"/>
          <w:szCs w:val="22"/>
        </w:rPr>
        <w:t xml:space="preserve">An investigation into catalysed thermal recycling of glass fibre reinforced epoxy was carried out to improve its commercial viability. CuO nanopowder was integrated with epoxy to assess its ability at reducing the </w:t>
      </w:r>
      <w:r w:rsidRPr="00473C85">
        <w:rPr>
          <w:bCs/>
          <w:sz w:val="22"/>
          <w:szCs w:val="22"/>
        </w:rPr>
        <w:t xml:space="preserve">epoxy thermal stability and in turn reducing the typically high thermal recycling temperatures required. It was found that the CuO at various loadings is able to accelerate the thermal degradation of the selected epoxy. The CuO loading of 5% weight of epoxy provided the largest reduction in thermal stability and activation energy of the second stage of decomposition. </w:t>
      </w:r>
    </w:p>
    <w:p w14:paraId="01CCD44A" w14:textId="77777777" w:rsidR="00152D8E" w:rsidRPr="00473C85" w:rsidRDefault="00152D8E" w:rsidP="00704B24">
      <w:pPr>
        <w:jc w:val="both"/>
        <w:rPr>
          <w:sz w:val="22"/>
          <w:szCs w:val="22"/>
        </w:rPr>
      </w:pPr>
    </w:p>
    <w:p w14:paraId="29F8C153" w14:textId="77777777" w:rsidR="00152D8E" w:rsidRPr="00473C85" w:rsidRDefault="00152D8E" w:rsidP="00704B24">
      <w:pPr>
        <w:jc w:val="both"/>
        <w:rPr>
          <w:sz w:val="22"/>
          <w:szCs w:val="22"/>
        </w:rPr>
      </w:pPr>
    </w:p>
    <w:p w14:paraId="471D4799" w14:textId="77777777" w:rsidR="00704B24" w:rsidRPr="00473C85" w:rsidRDefault="00704B24" w:rsidP="00D13F6A">
      <w:pPr>
        <w:pStyle w:val="1stTitleWCCM"/>
        <w:tabs>
          <w:tab w:val="clear" w:pos="360"/>
          <w:tab w:val="left" w:pos="284"/>
        </w:tabs>
        <w:spacing w:before="0" w:after="0"/>
        <w:outlineLvl w:val="0"/>
        <w:rPr>
          <w:caps w:val="0"/>
          <w:sz w:val="22"/>
          <w:szCs w:val="22"/>
        </w:rPr>
      </w:pPr>
      <w:r w:rsidRPr="00473C85">
        <w:rPr>
          <w:sz w:val="22"/>
          <w:szCs w:val="22"/>
        </w:rPr>
        <w:t>1</w:t>
      </w:r>
      <w:r w:rsidR="00A14A8C" w:rsidRPr="00473C85">
        <w:rPr>
          <w:sz w:val="22"/>
          <w:szCs w:val="22"/>
        </w:rPr>
        <w:t>.</w:t>
      </w:r>
      <w:r w:rsidR="00A14A8C" w:rsidRPr="00473C85">
        <w:rPr>
          <w:sz w:val="22"/>
          <w:szCs w:val="22"/>
        </w:rPr>
        <w:tab/>
      </w:r>
      <w:r w:rsidR="00A14A8C" w:rsidRPr="00473C85">
        <w:rPr>
          <w:caps w:val="0"/>
          <w:sz w:val="22"/>
          <w:szCs w:val="22"/>
        </w:rPr>
        <w:t>Introduction</w:t>
      </w:r>
    </w:p>
    <w:p w14:paraId="49509D23" w14:textId="77777777" w:rsidR="006D2BC0" w:rsidRPr="00473C85" w:rsidRDefault="006D2BC0" w:rsidP="006D2BC0">
      <w:pPr>
        <w:jc w:val="both"/>
        <w:rPr>
          <w:sz w:val="22"/>
          <w:szCs w:val="22"/>
        </w:rPr>
      </w:pPr>
    </w:p>
    <w:p w14:paraId="1D1DBC10" w14:textId="77777777" w:rsidR="00473C85" w:rsidRPr="00473C85" w:rsidRDefault="00473C85" w:rsidP="00473C85">
      <w:pPr>
        <w:jc w:val="both"/>
        <w:rPr>
          <w:sz w:val="22"/>
          <w:szCs w:val="22"/>
        </w:rPr>
      </w:pPr>
      <w:r w:rsidRPr="00473C85">
        <w:rPr>
          <w:sz w:val="22"/>
          <w:szCs w:val="22"/>
        </w:rPr>
        <w:t xml:space="preserve">The disposal of end-of-life composite products in an environmentally friendly and economically viable manner is one of the most important challenges currently facing the composites industry. The annual global production of glass fibre reinforced plastics (GRP) is exceeding 10 million tons; with thermoset based composites projected to account for approximately 50% of the market share of fibre reinforced plastic materials </w:t>
      </w:r>
      <w:r w:rsidRPr="00473C85">
        <w:rPr>
          <w:sz w:val="22"/>
          <w:szCs w:val="22"/>
        </w:rPr>
        <w:fldChar w:fldCharType="begin"/>
      </w:r>
      <w:r w:rsidRPr="00473C85">
        <w:rPr>
          <w:sz w:val="22"/>
          <w:szCs w:val="22"/>
        </w:rPr>
        <w:instrText xml:space="preserve"> ADDIN EN.CITE &lt;EndNote&gt;&lt;Cite ExcludeAuth="1"&gt;&lt;Year&gt;2017&lt;/Year&gt;&lt;RecNum&gt;600&lt;/RecNum&gt;&lt;DisplayText&gt;[1, 2]&lt;/DisplayText&gt;&lt;record&gt;&lt;rec-number&gt;600&lt;/rec-number&gt;&lt;foreign-keys&gt;&lt;key app="EN" db-id="r0p002f0355f0geavwa5v05wvvdfpzw0fvx5" timestamp="1524058626"&gt;600&lt;/key&gt;&lt;/foreign-keys&gt;&lt;ref-type name="Report"&gt;27&lt;/ref-type&gt;&lt;contributors&gt;&lt;/contributors&gt;&lt;titles&gt;&lt;title&gt;Growth Opportunities in the Global Thermoset Resin Composites Market&lt;/title&gt;&lt;/titles&gt;&lt;dates&gt;&lt;year&gt;2017&lt;/year&gt;&lt;pub-dates&gt;&lt;date&gt;03/07/2017&lt;/date&gt;&lt;/pub-dates&gt;&lt;/dates&gt;&lt;publisher&gt;Inside Composites&lt;/publisher&gt;&lt;urls&gt;&lt;/urls&gt;&lt;/record&gt;&lt;/Cite&gt;&lt;Cite ExcludeAuth="1"&gt;&lt;Year&gt;2017&lt;/Year&gt;&lt;RecNum&gt;599&lt;/RecNum&gt;&lt;record&gt;&lt;rec-number&gt;599&lt;/rec-number&gt;&lt;foreign-keys&gt;&lt;key app="EN" db-id="r0p002f0355f0geavwa5v05wvvdfpzw0fvx5" timestamp="1524058542"&gt;599&lt;/key&gt;&lt;/foreign-keys&gt;&lt;ref-type name="Report"&gt;27&lt;/ref-type&gt;&lt;contributors&gt;&lt;/contributors&gt;&lt;titles&gt;&lt;title&gt;Growth Opportunities in the Global Thermoplastic Composites Market&lt;/title&gt;&lt;/titles&gt;&lt;dates&gt;&lt;year&gt;2017&lt;/year&gt;&lt;pub-dates&gt;&lt;date&gt;28/07/2017&lt;/date&gt;&lt;/pub-dates&gt;&lt;/dates&gt;&lt;publisher&gt;Inside Composites&lt;/publisher&gt;&lt;urls&gt;&lt;/urls&gt;&lt;/record&gt;&lt;/Cite&gt;&lt;/EndNote&gt;</w:instrText>
      </w:r>
      <w:r w:rsidRPr="00473C85">
        <w:rPr>
          <w:sz w:val="22"/>
          <w:szCs w:val="22"/>
        </w:rPr>
        <w:fldChar w:fldCharType="separate"/>
      </w:r>
      <w:r w:rsidRPr="00473C85">
        <w:rPr>
          <w:noProof/>
          <w:sz w:val="22"/>
          <w:szCs w:val="22"/>
        </w:rPr>
        <w:t>[1, 2]</w:t>
      </w:r>
      <w:r w:rsidRPr="00473C85">
        <w:rPr>
          <w:sz w:val="22"/>
          <w:szCs w:val="22"/>
        </w:rPr>
        <w:fldChar w:fldCharType="end"/>
      </w:r>
      <w:r w:rsidRPr="00473C85">
        <w:rPr>
          <w:sz w:val="22"/>
          <w:szCs w:val="22"/>
        </w:rPr>
        <w:t xml:space="preserve">. Their low production cost and good specific mechanical properties have made GRP ideal materials in many engineering sectors; predominantly the renewable energy and transport industries </w:t>
      </w:r>
      <w:r w:rsidRPr="00473C85">
        <w:rPr>
          <w:sz w:val="22"/>
          <w:szCs w:val="22"/>
        </w:rPr>
        <w:fldChar w:fldCharType="begin"/>
      </w:r>
      <w:r w:rsidRPr="00473C85">
        <w:rPr>
          <w:sz w:val="22"/>
          <w:szCs w:val="22"/>
        </w:rPr>
        <w:instrText xml:space="preserve"> ADDIN EN.CITE &lt;EndNote&gt;&lt;Cite&gt;&lt;Author&gt;Yang&lt;/Author&gt;&lt;Year&gt;2012&lt;/Year&gt;&lt;RecNum&gt;21&lt;/RecNum&gt;&lt;DisplayText&gt;[3]&lt;/DisplayText&gt;&lt;record&gt;&lt;rec-number&gt;21&lt;/rec-number&gt;&lt;foreign-keys&gt;&lt;key app="EN" db-id="r0p002f0355f0geavwa5v05wvvdfpzw0fvx5" timestamp="1450713145"&gt;21&lt;/key&gt;&lt;/foreign-keys&gt;&lt;ref-type name="Journal Article"&gt;17&lt;/ref-type&gt;&lt;contributors&gt;&lt;authors&gt;&lt;author&gt;Yang, Yongxiang&lt;/author&gt;&lt;author&gt;Boom, Rob&lt;/author&gt;&lt;author&gt;Irion, Brijan&lt;/author&gt;&lt;author&gt;van Heerden, Derk-Jan&lt;/author&gt;&lt;author&gt;Kuiper, Pieter&lt;/author&gt;&lt;author&gt;de Wit, Hans&lt;/author&gt;&lt;/authors&gt;&lt;/contributors&gt;&lt;titles&gt;&lt;title&gt;Recycling of composite materials&lt;/title&gt;&lt;secondary-title&gt;Chemical Engineering and Processing: Process Intensification&lt;/secondary-title&gt;&lt;/titles&gt;&lt;periodical&gt;&lt;full-title&gt;Chemical Engineering and Processing: Process Intensification&lt;/full-title&gt;&lt;/periodical&gt;&lt;pages&gt;53-68&lt;/pages&gt;&lt;volume&gt;51&lt;/volume&gt;&lt;keywords&gt;&lt;keyword&gt;Composite materials&lt;/keyword&gt;&lt;keyword&gt;Recycling&lt;/keyword&gt;&lt;keyword&gt;End-of-life products&lt;/keyword&gt;&lt;keyword&gt;Automobile&lt;/keyword&gt;&lt;keyword&gt;Aircraft&lt;/keyword&gt;&lt;keyword&gt;Wind turbines&lt;/keyword&gt;&lt;/keywords&gt;&lt;dates&gt;&lt;year&gt;2012&lt;/year&gt;&lt;pub-dates&gt;&lt;date&gt;1//&lt;/date&gt;&lt;/pub-dates&gt;&lt;/dates&gt;&lt;isbn&gt;0255-2701&lt;/isbn&gt;&lt;urls&gt;&lt;related-urls&gt;&lt;url&gt;http://www.sciencedirect.com/science/article/pii/S0255270111002029&lt;/url&gt;&lt;/related-urls&gt;&lt;/urls&gt;&lt;electronic-resource-num&gt;http://dx.doi.org/10.1016/j.cep.2011.09.007&lt;/electronic-resource-num&gt;&lt;/record&gt;&lt;/Cite&gt;&lt;/EndNote&gt;</w:instrText>
      </w:r>
      <w:r w:rsidRPr="00473C85">
        <w:rPr>
          <w:sz w:val="22"/>
          <w:szCs w:val="22"/>
        </w:rPr>
        <w:fldChar w:fldCharType="separate"/>
      </w:r>
      <w:r w:rsidRPr="00473C85">
        <w:rPr>
          <w:noProof/>
          <w:sz w:val="22"/>
          <w:szCs w:val="22"/>
        </w:rPr>
        <w:t>[3]</w:t>
      </w:r>
      <w:r w:rsidRPr="00473C85">
        <w:rPr>
          <w:sz w:val="22"/>
          <w:szCs w:val="22"/>
        </w:rPr>
        <w:fldChar w:fldCharType="end"/>
      </w:r>
      <w:r w:rsidRPr="00473C85">
        <w:rPr>
          <w:sz w:val="22"/>
          <w:szCs w:val="22"/>
        </w:rPr>
        <w:t xml:space="preserve">. A consequence of this increase in demand in GRP is a large amount of composite production waste and end-of-life products. </w:t>
      </w:r>
    </w:p>
    <w:p w14:paraId="18C485E2" w14:textId="77777777" w:rsidR="00473C85" w:rsidRPr="00473C85" w:rsidRDefault="00473C85" w:rsidP="00473C85">
      <w:pPr>
        <w:jc w:val="both"/>
        <w:rPr>
          <w:sz w:val="22"/>
          <w:szCs w:val="22"/>
        </w:rPr>
      </w:pPr>
    </w:p>
    <w:p w14:paraId="4651014C" w14:textId="129CD57A" w:rsidR="00473C85" w:rsidRDefault="00473C85" w:rsidP="00473C85">
      <w:pPr>
        <w:jc w:val="both"/>
        <w:rPr>
          <w:sz w:val="22"/>
          <w:szCs w:val="22"/>
        </w:rPr>
      </w:pPr>
      <w:r w:rsidRPr="00473C85">
        <w:rPr>
          <w:sz w:val="22"/>
          <w:szCs w:val="22"/>
        </w:rPr>
        <w:t xml:space="preserve">Historically composite waste streams were generally destined to landfill, which is a poor disposal strategy for materials requiring intensive energy input in their manufacture. It is currently already illegal to landfill composite waste in numerous EU countries due to the EU Directive on Landfill of Waste </w:t>
      </w:r>
      <w:r w:rsidRPr="00473C85">
        <w:rPr>
          <w:sz w:val="22"/>
          <w:szCs w:val="22"/>
        </w:rPr>
        <w:fldChar w:fldCharType="begin"/>
      </w:r>
      <w:r w:rsidRPr="00473C85">
        <w:rPr>
          <w:sz w:val="22"/>
          <w:szCs w:val="22"/>
        </w:rPr>
        <w:instrText xml:space="preserve"> ADDIN EN.CITE &lt;EndNote&gt;&lt;Cite&gt;&lt;Author&gt;Pickering&lt;/Author&gt;&lt;Year&gt;2006&lt;/Year&gt;&lt;RecNum&gt;22&lt;/RecNum&gt;&lt;DisplayText&gt;[4, 5]&lt;/DisplayText&gt;&lt;record&gt;&lt;rec-number&gt;22&lt;/rec-number&gt;&lt;foreign-keys&gt;&lt;key app="EN" db-id="r0p002f0355f0geavwa5v05wvvdfpzw0fvx5" timestamp="1450781838"&gt;22&lt;/key&gt;&lt;/foreign-keys&gt;&lt;ref-type name="Journal Article"&gt;17&lt;/ref-type&gt;&lt;contributors&gt;&lt;authors&gt;&lt;author&gt;Pickering, S. J.&lt;/author&gt;&lt;/authors&gt;&lt;/contributors&gt;&lt;titles&gt;&lt;title&gt;Recycling technologies for thermoset composite materials—current status&lt;/title&gt;&lt;secondary-title&gt;Composites Part A: Applied Science and Manufacturing&lt;/secondary-title&gt;&lt;/titles&gt;&lt;periodical&gt;&lt;full-title&gt;Composites Part A: Applied Science and Manufacturing&lt;/full-title&gt;&lt;/periodical&gt;&lt;pages&gt;1206-1215&lt;/pages&gt;&lt;volume&gt;37&lt;/volume&gt;&lt;number&gt;8&lt;/number&gt;&lt;keywords&gt;&lt;keyword&gt;A. Polymer matrix composites&lt;/keyword&gt;&lt;keyword&gt;A. Thermosetting&lt;/keyword&gt;&lt;keyword&gt;E. Recycling&lt;/keyword&gt;&lt;/keywords&gt;&lt;dates&gt;&lt;year&gt;2006&lt;/year&gt;&lt;pub-dates&gt;&lt;date&gt;8//&lt;/date&gt;&lt;/pub-dates&gt;&lt;/dates&gt;&lt;isbn&gt;1359-835X&lt;/isbn&gt;&lt;urls&gt;&lt;related-urls&gt;&lt;url&gt;http://www.sciencedirect.com/science/article/pii/S1359835X05002101&lt;/url&gt;&lt;/related-urls&gt;&lt;/urls&gt;&lt;electronic-resource-num&gt;http://dx.doi.org/10.1016/j.compositesa.2005.05.030&lt;/electronic-resource-num&gt;&lt;/record&gt;&lt;/Cite&gt;&lt;Cite&gt;&lt;Year&gt;2000&lt;/Year&gt;&lt;RecNum&gt;269&lt;/RecNum&gt;&lt;record&gt;&lt;rec-number&gt;269&lt;/rec-number&gt;&lt;foreign-keys&gt;&lt;key app="EN" db-id="r0p002f0355f0geavwa5v05wvvdfpzw0fvx5" timestamp="1460629781"&gt;269&lt;/key&gt;&lt;/foreign-keys&gt;&lt;ref-type name="Journal Article"&gt;17&lt;/ref-type&gt;&lt;contributors&gt;&lt;/contributors&gt;&lt;titles&gt;&lt;title&gt;Directive 2000/53/EC on end-of life vehicles&lt;/title&gt;&lt;secondary-title&gt;Official Journal of the European Union &lt;/secondary-title&gt;&lt;/titles&gt;&lt;periodical&gt;&lt;full-title&gt;Official Journal of the European Union&lt;/full-title&gt;&lt;/periodical&gt;&lt;pages&gt;L269/34&lt;/pages&gt;&lt;dates&gt;&lt;year&gt;2000&lt;/year&gt;&lt;/dates&gt;&lt;urls&gt;&lt;/urls&gt;&lt;/record&gt;&lt;/Cite&gt;&lt;/EndNote&gt;</w:instrText>
      </w:r>
      <w:r w:rsidRPr="00473C85">
        <w:rPr>
          <w:sz w:val="22"/>
          <w:szCs w:val="22"/>
        </w:rPr>
        <w:fldChar w:fldCharType="separate"/>
      </w:r>
      <w:r w:rsidRPr="00473C85">
        <w:rPr>
          <w:noProof/>
          <w:sz w:val="22"/>
          <w:szCs w:val="22"/>
        </w:rPr>
        <w:t>[4, 5]</w:t>
      </w:r>
      <w:r w:rsidRPr="00473C85">
        <w:rPr>
          <w:sz w:val="22"/>
          <w:szCs w:val="22"/>
        </w:rPr>
        <w:fldChar w:fldCharType="end"/>
      </w:r>
      <w:r w:rsidRPr="00473C85">
        <w:rPr>
          <w:sz w:val="22"/>
          <w:szCs w:val="22"/>
        </w:rPr>
        <w:t xml:space="preserve">. Thermoset based composites cannot easily be reused/recycled due to their polymer crosslinking. Extensive research has been recently devoted into the development of composites recycling techniques, which have led to various recycling strategies </w:t>
      </w:r>
      <w:r w:rsidRPr="00473C85">
        <w:rPr>
          <w:sz w:val="22"/>
          <w:szCs w:val="22"/>
        </w:rPr>
        <w:fldChar w:fldCharType="begin">
          <w:fldData xml:space="preserve">PEVuZE5vdGU+PENpdGU+PEF1dGhvcj5ZYW5nPC9BdXRob3I+PFllYXI+MjAxMjwvWWVhcj48UmVj
TnVtPjIxPC9SZWNOdW0+PERpc3BsYXlUZXh0PlszLCA2LCA3XTwvRGlzcGxheVRleHQ+PHJlY29y
ZD48cmVjLW51bWJlcj4yMTwvcmVjLW51bWJlcj48Zm9yZWlnbi1rZXlzPjxrZXkgYXBwPSJFTiIg
ZGItaWQ9InIwcDAwMmYwMzU1ZjBnZWF2d2E1djA1d3Z2ZGZwencwZnZ4NSIgdGltZXN0YW1wPSIx
NDUwNzEzMTQ1Ij4yMTwva2V5PjwvZm9yZWlnbi1rZXlzPjxyZWYtdHlwZSBuYW1lPSJKb3VybmFs
IEFydGljbGUiPjE3PC9yZWYtdHlwZT48Y29udHJpYnV0b3JzPjxhdXRob3JzPjxhdXRob3I+WWFu
ZywgWW9uZ3hpYW5nPC9hdXRob3I+PGF1dGhvcj5Cb29tLCBSb2I8L2F1dGhvcj48YXV0aG9yPkly
aW9uLCBCcmlqYW48L2F1dGhvcj48YXV0aG9yPnZhbiBIZWVyZGVuLCBEZXJrLUphbjwvYXV0aG9y
PjxhdXRob3I+S3VpcGVyLCBQaWV0ZXI8L2F1dGhvcj48YXV0aG9yPmRlIFdpdCwgSGFuczwvYXV0
aG9yPjwvYXV0aG9ycz48L2NvbnRyaWJ1dG9ycz48dGl0bGVzPjx0aXRsZT5SZWN5Y2xpbmcgb2Yg
Y29tcG9zaXRlIG1hdGVyaWFsczwvdGl0bGU+PHNlY29uZGFyeS10aXRsZT5DaGVtaWNhbCBFbmdp
bmVlcmluZyBhbmQgUHJvY2Vzc2luZzogUHJvY2VzcyBJbnRlbnNpZmljYXRpb248L3NlY29uZGFy
eS10aXRsZT48L3RpdGxlcz48cGVyaW9kaWNhbD48ZnVsbC10aXRsZT5DaGVtaWNhbCBFbmdpbmVl
cmluZyBhbmQgUHJvY2Vzc2luZzogUHJvY2VzcyBJbnRlbnNpZmljYXRpb248L2Z1bGwtdGl0bGU+
PC9wZXJpb2RpY2FsPjxwYWdlcz41My02ODwvcGFnZXM+PHZvbHVtZT41MTwvdm9sdW1lPjxrZXl3
b3Jkcz48a2V5d29yZD5Db21wb3NpdGUgbWF0ZXJpYWxzPC9rZXl3b3JkPjxrZXl3b3JkPlJlY3lj
bGluZzwva2V5d29yZD48a2V5d29yZD5FbmQtb2YtbGlmZSBwcm9kdWN0czwva2V5d29yZD48a2V5
d29yZD5BdXRvbW9iaWxlPC9rZXl3b3JkPjxrZXl3b3JkPkFpcmNyYWZ0PC9rZXl3b3JkPjxrZXl3
b3JkPldpbmQgdHVyYmluZXM8L2tleXdvcmQ+PC9rZXl3b3Jkcz48ZGF0ZXM+PHllYXI+MjAxMjwv
eWVhcj48cHViLWRhdGVzPjxkYXRlPjEvLzwvZGF0ZT48L3B1Yi1kYXRlcz48L2RhdGVzPjxpc2Ju
PjAyNTUtMjcwMTwvaXNibj48dXJscz48cmVsYXRlZC11cmxzPjx1cmw+aHR0cDovL3d3dy5zY2ll
bmNlZGlyZWN0LmNvbS9zY2llbmNlL2FydGljbGUvcGlpL1MwMjU1MjcwMTExMDAyMDI5PC91cmw+
PC9yZWxhdGVkLXVybHM+PC91cmxzPjxlbGVjdHJvbmljLXJlc291cmNlLW51bT5odHRwOi8vZHgu
ZG9pLm9yZy8xMC4xMDE2L2ouY2VwLjIwMTEuMDkuMDA3PC9lbGVjdHJvbmljLXJlc291cmNlLW51
bT48L3JlY29yZD48L0NpdGU+PENpdGU+PEF1dGhvcj5Kb2I8L0F1dGhvcj48WWVhcj4yMDEzPC9Z
ZWFyPjxSZWNOdW0+MTg2PC9SZWNOdW0+PHJlY29yZD48cmVjLW51bWJlcj4xODY8L3JlYy1udW1i
ZXI+PGZvcmVpZ24ta2V5cz48a2V5IGFwcD0iRU4iIGRiLWlkPSJyMHAwMDJmMDM1NWYwZ2Vhdndh
NXYwNXd2dmRmcHp3MGZ2eDUiIHRpbWVzdGFtcD0iMTQ1MDg2ODc0OCI+MTg2PC9rZXk+PC9mb3Jl
aWduLWtleXM+PHJlZi10eXBlIG5hbWU9IkpvdXJuYWwgQXJ0aWNsZSI+MTc8L3JlZi10eXBlPjxj
b250cmlidXRvcnM+PGF1dGhvcnM+PGF1dGhvcj5Kb2IsIFN0ZWxsYTwvYXV0aG9yPjwvYXV0aG9y
cz48L2NvbnRyaWJ1dG9ycz48dGl0bGVzPjx0aXRsZT5SZWN5Y2xpbmcgZ2xhc3MgZmlicmUgcmVp
bmZvcmNlZCBjb21wb3NpdGVzIOKAkyBoaXN0b3J5IGFuZCBwcm9ncmVzczwvdGl0bGU+PHNlY29u
ZGFyeS10aXRsZT5SZWluZm9yY2VkIFBsYXN0aWNzPC9zZWNvbmRhcnktdGl0bGU+PC90aXRsZXM+
PHBlcmlvZGljYWw+PGZ1bGwtdGl0bGU+UmVpbmZvcmNlZCBQbGFzdGljczwvZnVsbC10aXRsZT48
L3BlcmlvZGljYWw+PHBhZ2VzPjE5LTIzPC9wYWdlcz48dm9sdW1lPjU3PC92b2x1bWU+PG51bWJl
cj41PC9udW1iZXI+PGRhdGVzPjx5ZWFyPjIwMTM8L3llYXI+PHB1Yi1kYXRlcz48ZGF0ZT45Ly88
L2RhdGU+PC9wdWItZGF0ZXM+PC9kYXRlcz48aXNibj4wMDM0LTM2MTc8L2lzYm4+PHVybHM+PHJl
bGF0ZWQtdXJscz48dXJsPmh0dHA6Ly93d3cuc2NpZW5jZWRpcmVjdC5jb20vc2NpZW5jZS9hcnRp
Y2xlL3BpaS9TMDAzNDM2MTcxMzcwMTUxNjwvdXJsPjwvcmVsYXRlZC11cmxzPjwvdXJscz48ZWxl
Y3Ryb25pYy1yZXNvdXJjZS1udW0+aHR0cDovL2R4LmRvaS5vcmcvMTAuMTAxNi9TMDAzNC0zNjE3
KDEzKTcwMTUxLTY8L2VsZWN0cm9uaWMtcmVzb3VyY2UtbnVtPjxhY2Nlc3MtZGF0ZT4yMDEzLzEw
Ly88L2FjY2Vzcy1kYXRlPjwvcmVjb3JkPjwvQ2l0ZT48Q2l0ZT48QXV0aG9yPkhhbGxpd2VsbDwv
QXV0aG9yPjxZZWFyPjIwMDY8L1llYXI+PFJlY051bT4yNDQ8L1JlY051bT48cmVjb3JkPjxyZWMt
bnVtYmVyPjI0NDwvcmVjLW51bWJlcj48Zm9yZWlnbi1rZXlzPjxrZXkgYXBwPSJFTiIgZGItaWQ9
InIwcDAwMmYwMzU1ZjBnZWF2d2E1djA1d3Z2ZGZwencwZnZ4NSIgdGltZXN0YW1wPSIxNDUzMzkz
OTU4Ij4yNDQ8L2tleT48L2ZvcmVpZ24ta2V5cz48cmVmLXR5cGUgbmFtZT0iUmVwb3J0Ij4yNzwv
cmVmLXR5cGU+PGNvbnRyaWJ1dG9ycz48YXV0aG9ycz48YXV0aG9yPlN1ZSBIYWxsaXdlbGw8L2F1
dGhvcj48L2F1dGhvcnM+PC9jb250cmlidXRvcnM+PHRpdGxlcz48dGl0bGU+QmVzdCBwcmFjdGlj
ZSBndWlkZTogRW5kIG9mIGxpZmUgb3B0aW9ucyBmb3IgY29tcG9zaXRlIHdhc3RlPC90aXRsZT48
L3RpdGxlcz48ZGF0ZXM+PHllYXI+MjAwNjwveWVhcj48L2RhdGVzPjxwdWJsaXNoZXI+TmF0aW9u
YWwgQ29tcG9zaXRlcyBOZXR3b3JrPC9wdWJsaXNoZXI+PHVybHM+PC91cmxzPjwvcmVjb3JkPjwv
Q2l0ZT48L0VuZE5vdGU+
</w:fldData>
        </w:fldChar>
      </w:r>
      <w:r w:rsidRPr="00473C85">
        <w:rPr>
          <w:sz w:val="22"/>
          <w:szCs w:val="22"/>
        </w:rPr>
        <w:instrText xml:space="preserve"> ADDIN EN.CITE </w:instrText>
      </w:r>
      <w:r w:rsidRPr="00473C85">
        <w:rPr>
          <w:sz w:val="22"/>
          <w:szCs w:val="22"/>
        </w:rPr>
        <w:fldChar w:fldCharType="begin">
          <w:fldData xml:space="preserve">PEVuZE5vdGU+PENpdGU+PEF1dGhvcj5ZYW5nPC9BdXRob3I+PFllYXI+MjAxMjwvWWVhcj48UmVj
TnVtPjIxPC9SZWNOdW0+PERpc3BsYXlUZXh0PlszLCA2LCA3XTwvRGlzcGxheVRleHQ+PHJlY29y
ZD48cmVjLW51bWJlcj4yMTwvcmVjLW51bWJlcj48Zm9yZWlnbi1rZXlzPjxrZXkgYXBwPSJFTiIg
ZGItaWQ9InIwcDAwMmYwMzU1ZjBnZWF2d2E1djA1d3Z2ZGZwencwZnZ4NSIgdGltZXN0YW1wPSIx
NDUwNzEzMTQ1Ij4yMTwva2V5PjwvZm9yZWlnbi1rZXlzPjxyZWYtdHlwZSBuYW1lPSJKb3VybmFs
IEFydGljbGUiPjE3PC9yZWYtdHlwZT48Y29udHJpYnV0b3JzPjxhdXRob3JzPjxhdXRob3I+WWFu
ZywgWW9uZ3hpYW5nPC9hdXRob3I+PGF1dGhvcj5Cb29tLCBSb2I8L2F1dGhvcj48YXV0aG9yPkly
aW9uLCBCcmlqYW48L2F1dGhvcj48YXV0aG9yPnZhbiBIZWVyZGVuLCBEZXJrLUphbjwvYXV0aG9y
PjxhdXRob3I+S3VpcGVyLCBQaWV0ZXI8L2F1dGhvcj48YXV0aG9yPmRlIFdpdCwgSGFuczwvYXV0
aG9yPjwvYXV0aG9ycz48L2NvbnRyaWJ1dG9ycz48dGl0bGVzPjx0aXRsZT5SZWN5Y2xpbmcgb2Yg
Y29tcG9zaXRlIG1hdGVyaWFsczwvdGl0bGU+PHNlY29uZGFyeS10aXRsZT5DaGVtaWNhbCBFbmdp
bmVlcmluZyBhbmQgUHJvY2Vzc2luZzogUHJvY2VzcyBJbnRlbnNpZmljYXRpb248L3NlY29uZGFy
eS10aXRsZT48L3RpdGxlcz48cGVyaW9kaWNhbD48ZnVsbC10aXRsZT5DaGVtaWNhbCBFbmdpbmVl
cmluZyBhbmQgUHJvY2Vzc2luZzogUHJvY2VzcyBJbnRlbnNpZmljYXRpb248L2Z1bGwtdGl0bGU+
PC9wZXJpb2RpY2FsPjxwYWdlcz41My02ODwvcGFnZXM+PHZvbHVtZT41MTwvdm9sdW1lPjxrZXl3
b3Jkcz48a2V5d29yZD5Db21wb3NpdGUgbWF0ZXJpYWxzPC9rZXl3b3JkPjxrZXl3b3JkPlJlY3lj
bGluZzwva2V5d29yZD48a2V5d29yZD5FbmQtb2YtbGlmZSBwcm9kdWN0czwva2V5d29yZD48a2V5
d29yZD5BdXRvbW9iaWxlPC9rZXl3b3JkPjxrZXl3b3JkPkFpcmNyYWZ0PC9rZXl3b3JkPjxrZXl3
b3JkPldpbmQgdHVyYmluZXM8L2tleXdvcmQ+PC9rZXl3b3Jkcz48ZGF0ZXM+PHllYXI+MjAxMjwv
eWVhcj48cHViLWRhdGVzPjxkYXRlPjEvLzwvZGF0ZT48L3B1Yi1kYXRlcz48L2RhdGVzPjxpc2Ju
PjAyNTUtMjcwMTwvaXNibj48dXJscz48cmVsYXRlZC11cmxzPjx1cmw+aHR0cDovL3d3dy5zY2ll
bmNlZGlyZWN0LmNvbS9zY2llbmNlL2FydGljbGUvcGlpL1MwMjU1MjcwMTExMDAyMDI5PC91cmw+
PC9yZWxhdGVkLXVybHM+PC91cmxzPjxlbGVjdHJvbmljLXJlc291cmNlLW51bT5odHRwOi8vZHgu
ZG9pLm9yZy8xMC4xMDE2L2ouY2VwLjIwMTEuMDkuMDA3PC9lbGVjdHJvbmljLXJlc291cmNlLW51
bT48L3JlY29yZD48L0NpdGU+PENpdGU+PEF1dGhvcj5Kb2I8L0F1dGhvcj48WWVhcj4yMDEzPC9Z
ZWFyPjxSZWNOdW0+MTg2PC9SZWNOdW0+PHJlY29yZD48cmVjLW51bWJlcj4xODY8L3JlYy1udW1i
ZXI+PGZvcmVpZ24ta2V5cz48a2V5IGFwcD0iRU4iIGRiLWlkPSJyMHAwMDJmMDM1NWYwZ2Vhdndh
NXYwNXd2dmRmcHp3MGZ2eDUiIHRpbWVzdGFtcD0iMTQ1MDg2ODc0OCI+MTg2PC9rZXk+PC9mb3Jl
aWduLWtleXM+PHJlZi10eXBlIG5hbWU9IkpvdXJuYWwgQXJ0aWNsZSI+MTc8L3JlZi10eXBlPjxj
b250cmlidXRvcnM+PGF1dGhvcnM+PGF1dGhvcj5Kb2IsIFN0ZWxsYTwvYXV0aG9yPjwvYXV0aG9y
cz48L2NvbnRyaWJ1dG9ycz48dGl0bGVzPjx0aXRsZT5SZWN5Y2xpbmcgZ2xhc3MgZmlicmUgcmVp
bmZvcmNlZCBjb21wb3NpdGVzIOKAkyBoaXN0b3J5IGFuZCBwcm9ncmVzczwvdGl0bGU+PHNlY29u
ZGFyeS10aXRsZT5SZWluZm9yY2VkIFBsYXN0aWNzPC9zZWNvbmRhcnktdGl0bGU+PC90aXRsZXM+
PHBlcmlvZGljYWw+PGZ1bGwtdGl0bGU+UmVpbmZvcmNlZCBQbGFzdGljczwvZnVsbC10aXRsZT48
L3BlcmlvZGljYWw+PHBhZ2VzPjE5LTIzPC9wYWdlcz48dm9sdW1lPjU3PC92b2x1bWU+PG51bWJl
cj41PC9udW1iZXI+PGRhdGVzPjx5ZWFyPjIwMTM8L3llYXI+PHB1Yi1kYXRlcz48ZGF0ZT45Ly88
L2RhdGU+PC9wdWItZGF0ZXM+PC9kYXRlcz48aXNibj4wMDM0LTM2MTc8L2lzYm4+PHVybHM+PHJl
bGF0ZWQtdXJscz48dXJsPmh0dHA6Ly93d3cuc2NpZW5jZWRpcmVjdC5jb20vc2NpZW5jZS9hcnRp
Y2xlL3BpaS9TMDAzNDM2MTcxMzcwMTUxNjwvdXJsPjwvcmVsYXRlZC11cmxzPjwvdXJscz48ZWxl
Y3Ryb25pYy1yZXNvdXJjZS1udW0+aHR0cDovL2R4LmRvaS5vcmcvMTAuMTAxNi9TMDAzNC0zNjE3
KDEzKTcwMTUxLTY8L2VsZWN0cm9uaWMtcmVzb3VyY2UtbnVtPjxhY2Nlc3MtZGF0ZT4yMDEzLzEw
Ly88L2FjY2Vzcy1kYXRlPjwvcmVjb3JkPjwvQ2l0ZT48Q2l0ZT48QXV0aG9yPkhhbGxpd2VsbDwv
QXV0aG9yPjxZZWFyPjIwMDY8L1llYXI+PFJlY051bT4yNDQ8L1JlY051bT48cmVjb3JkPjxyZWMt
bnVtYmVyPjI0NDwvcmVjLW51bWJlcj48Zm9yZWlnbi1rZXlzPjxrZXkgYXBwPSJFTiIgZGItaWQ9
InIwcDAwMmYwMzU1ZjBnZWF2d2E1djA1d3Z2ZGZwencwZnZ4NSIgdGltZXN0YW1wPSIxNDUzMzkz
OTU4Ij4yNDQ8L2tleT48L2ZvcmVpZ24ta2V5cz48cmVmLXR5cGUgbmFtZT0iUmVwb3J0Ij4yNzwv
cmVmLXR5cGU+PGNvbnRyaWJ1dG9ycz48YXV0aG9ycz48YXV0aG9yPlN1ZSBIYWxsaXdlbGw8L2F1
dGhvcj48L2F1dGhvcnM+PC9jb250cmlidXRvcnM+PHRpdGxlcz48dGl0bGU+QmVzdCBwcmFjdGlj
ZSBndWlkZTogRW5kIG9mIGxpZmUgb3B0aW9ucyBmb3IgY29tcG9zaXRlIHdhc3RlPC90aXRsZT48
L3RpdGxlcz48ZGF0ZXM+PHllYXI+MjAwNjwveWVhcj48L2RhdGVzPjxwdWJsaXNoZXI+TmF0aW9u
YWwgQ29tcG9zaXRlcyBOZXR3b3JrPC9wdWJsaXNoZXI+PHVybHM+PC91cmxzPjwvcmVjb3JkPjwv
Q2l0ZT48L0VuZE5vdGU+
</w:fldData>
        </w:fldChar>
      </w:r>
      <w:r w:rsidRPr="00473C85">
        <w:rPr>
          <w:sz w:val="22"/>
          <w:szCs w:val="22"/>
        </w:rPr>
        <w:instrText xml:space="preserve"> ADDIN EN.CITE.DATA </w:instrText>
      </w:r>
      <w:r w:rsidRPr="00473C85">
        <w:rPr>
          <w:sz w:val="22"/>
          <w:szCs w:val="22"/>
        </w:rPr>
      </w:r>
      <w:r w:rsidRPr="00473C85">
        <w:rPr>
          <w:sz w:val="22"/>
          <w:szCs w:val="22"/>
        </w:rPr>
        <w:fldChar w:fldCharType="end"/>
      </w:r>
      <w:r w:rsidRPr="00473C85">
        <w:rPr>
          <w:sz w:val="22"/>
          <w:szCs w:val="22"/>
        </w:rPr>
      </w:r>
      <w:r w:rsidRPr="00473C85">
        <w:rPr>
          <w:sz w:val="22"/>
          <w:szCs w:val="22"/>
        </w:rPr>
        <w:fldChar w:fldCharType="separate"/>
      </w:r>
      <w:r w:rsidRPr="00473C85">
        <w:rPr>
          <w:noProof/>
          <w:sz w:val="22"/>
          <w:szCs w:val="22"/>
        </w:rPr>
        <w:t>[3, 6, 7]</w:t>
      </w:r>
      <w:r w:rsidRPr="00473C85">
        <w:rPr>
          <w:sz w:val="22"/>
          <w:szCs w:val="22"/>
        </w:rPr>
        <w:fldChar w:fldCharType="end"/>
      </w:r>
      <w:r w:rsidRPr="00473C85">
        <w:rPr>
          <w:sz w:val="22"/>
          <w:szCs w:val="22"/>
        </w:rPr>
        <w:t xml:space="preserve">. Among them are thermal recycling methods, in which reinforcing fibres (e.g. glass and carbon fibre) are liberated by incinerating polymeric matrices, followed by reuse in secondary composite components. Recycled fibres tend to suffer property degradation to various extents depending on the specific techniques employed. In the case of glass fibres recycled from fluidised bed systems, significant strength loss has been reported which renders the recycled fibres unusable in high strength components </w:t>
      </w:r>
      <w:r w:rsidRPr="00473C85">
        <w:rPr>
          <w:sz w:val="22"/>
          <w:szCs w:val="22"/>
        </w:rPr>
        <w:fldChar w:fldCharType="begin">
          <w:fldData xml:space="preserve">PEVuZE5vdGU+PENpdGU+PEF1dGhvcj5GZWloPC9BdXRob3I+PFllYXI+MjAxMTwvWWVhcj48UmVj
TnVtPjc0PC9SZWNOdW0+PERpc3BsYXlUZXh0Pls4LTEyXTwvRGlzcGxheVRleHQ+PHJlY29yZD48
cmVjLW51bWJlcj43NDwvcmVjLW51bWJlcj48Zm9yZWlnbi1rZXlzPjxrZXkgYXBwPSJFTiIgZGIt
aWQ9InIwcDAwMmYwMzU1ZjBnZWF2d2E1djA1d3Z2ZGZwencwZnZ4NSIgdGltZXN0YW1wPSIxNDUw
NzkxMzY1Ij43NDwva2V5PjwvZm9yZWlnbi1rZXlzPjxyZWYtdHlwZSBuYW1lPSJKb3VybmFsIEFy
dGljbGUiPjE3PC9yZWYtdHlwZT48Y29udHJpYnV0b3JzPjxhdXRob3JzPjxhdXRob3I+RmVpaCwg
Uy48L2F1dGhvcj48YXV0aG9yPkJvaW9jY2hpLCBFLjwvYXV0aG9yPjxhdXRob3I+TWF0aHlzLCBH
LjwvYXV0aG9yPjxhdXRob3I+TWF0aHlzLCBaLjwvYXV0aG9yPjxhdXRob3I+R2lic29uLCBBLiBH
LjwvYXV0aG9yPjxhdXRob3I+TW91cml0eiwgQS4gUC48L2F1dGhvcj48L2F1dGhvcnM+PC9jb250
cmlidXRvcnM+PHRpdGxlcz48dGl0bGU+TWVjaGFuaWNhbCBwcm9wZXJ0aWVzIG9mIHRoZXJtYWxs
eS10cmVhdGVkIGFuZCByZWN5Y2xlZCBnbGFzcyBmaWJyZXM8L3RpdGxlPjxzZWNvbmRhcnktdGl0
bGU+Q29tcG9zaXRlcyBQYXJ0IEI6IEVuZ2luZWVyaW5nPC9zZWNvbmRhcnktdGl0bGU+PC90aXRs
ZXM+PHBlcmlvZGljYWw+PGZ1bGwtdGl0bGU+Q29tcG9zaXRlcyBQYXJ0IEI6IEVuZ2luZWVyaW5n
PC9mdWxsLXRpdGxlPjwvcGVyaW9kaWNhbD48cGFnZXM+MzUwLTM1ODwvcGFnZXM+PHZvbHVtZT40
Mjwvdm9sdW1lPjxudW1iZXI+MzwvbnVtYmVyPjxrZXl3b3Jkcz48a2V5d29yZD5BLiBHbGFzcyBm
aWJyZXM8L2tleXdvcmQ+PGtleXdvcmQ+Qi4gRnJhY3R1cmU8L2tleXdvcmQ+PGtleXdvcmQ+Qi4g
TWVjaGFuaWNhbCBwcm9wZXJ0aWVzPC9rZXl3b3JkPjxrZXl3b3JkPkUuIFJlY3ljbGluZzwva2V5
d29yZD48L2tleXdvcmRzPjxkYXRlcz48eWVhcj4yMDExPC95ZWFyPjxwdWItZGF0ZXM+PGRhdGU+
NC8vPC9kYXRlPjwvcHViLWRhdGVzPjwvZGF0ZXM+PGlzYm4+MTM1OS04MzY4PC9pc2JuPjx1cmxz
PjxyZWxhdGVkLXVybHM+PHVybD5odHRwOi8vd3d3LnNjaWVuY2VkaXJlY3QuY29tL3NjaWVuY2Uv
YXJ0aWNsZS9waWkvUzEzNTk4MzY4MTEwMDAyMTc8L3VybD48L3JlbGF0ZWQtdXJscz48L3VybHM+
PGVsZWN0cm9uaWMtcmVzb3VyY2UtbnVtPmh0dHA6Ly9keC5kb2kub3JnLzEwLjEwMTYvai5jb21w
b3NpdGVzYi4yMDEwLjEyLjAyMDwvZWxlY3Ryb25pYy1yZXNvdXJjZS1udW0+PC9yZWNvcmQ+PC9D
aXRlPjxDaXRlPjxBdXRob3I+VGhvbWFzb248L0F1dGhvcj48WWVhcj4yMDE0PC9ZZWFyPjxSZWNO
dW0+Nzk8L1JlY051bT48cmVjb3JkPjxyZWMtbnVtYmVyPjc5PC9yZWMtbnVtYmVyPjxmb3JlaWdu
LWtleXM+PGtleSBhcHA9IkVOIiBkYi1pZD0icjBwMDAyZjAzNTVmMGdlYXZ3YTV2MDV3dnZkZnB6
dzBmdng1IiB0aW1lc3RhbXA9IjE0NTA3OTI1OTUiPjc5PC9rZXk+PC9mb3JlaWduLWtleXM+PHJl
Zi10eXBlIG5hbWU9IkpvdXJuYWwgQXJ0aWNsZSI+MTc8L3JlZi10eXBlPjxjb250cmlidXRvcnM+
PGF1dGhvcnM+PGF1dGhvcj5UaG9tYXNvbiwgSi4gTC48L2F1dGhvcj48YXV0aG9yPllhbmcsIEwu
PC9hdXRob3I+PGF1dGhvcj5NZWllciwgUi48L2F1dGhvcj48L2F1dGhvcnM+PC9jb250cmlidXRv
cnM+PHRpdGxlcz48dGl0bGU+VGhlIHByb3BlcnRpZXMgb2YgZ2xhc3MgZmlicmVzIGFmdGVyIGNv
bmRpdGlvbmluZyBhdCBjb21wb3NpdGUgcmVjeWNsaW5nIHRlbXBlcmF0dXJlczwvdGl0bGU+PHNl
Y29uZGFyeS10aXRsZT5Db21wb3NpdGVzIFBhcnQgQTogQXBwbGllZCBTY2llbmNlIGFuZCBNYW51
ZmFjdHVyaW5nPC9zZWNvbmRhcnktdGl0bGU+PC90aXRsZXM+PHBlcmlvZGljYWw+PGZ1bGwtdGl0
bGU+Q29tcG9zaXRlcyBQYXJ0IEE6IEFwcGxpZWQgU2NpZW5jZSBhbmQgTWFudWZhY3R1cmluZzwv
ZnVsbC10aXRsZT48L3BlcmlvZGljYWw+PHBhZ2VzPjIwMS0yMDg8L3BhZ2VzPjx2b2x1bWU+NjE8
L3ZvbHVtZT48a2V5d29yZHM+PGtleXdvcmQ+QS4gR2xhc3MgZmlicmVzPC9rZXl3b3JkPjxrZXl3
b3JkPkIuIE1lY2hhbmljYWwgcHJvcGVydGllczwva2V5d29yZD48a2V5d29yZD5FLiBIZWF0IHRy
ZWF0bWVudDwva2V5d29yZD48a2V5d29yZD5FLiBSZWN5Y2xpbmc8L2tleXdvcmQ+PC9rZXl3b3Jk
cz48ZGF0ZXM+PHllYXI+MjAxNDwveWVhcj48cHViLWRhdGVzPjxkYXRlPjYvLzwvZGF0ZT48L3B1
Yi1kYXRlcz48L2RhdGVzPjxpc2JuPjEzNTktODM1WDwvaXNibj48dXJscz48cmVsYXRlZC11cmxz
Pjx1cmw+aHR0cDovL3d3dy5zY2llbmNlZGlyZWN0LmNvbS9zY2llbmNlL2FydGljbGUvcGlpL1Mx
MzU5ODM1WDE0MDAwNzM2PC91cmw+PC9yZWxhdGVkLXVybHM+PC91cmxzPjxlbGVjdHJvbmljLXJl
c291cmNlLW51bT5odHRwOi8vZHguZG9pLm9yZy8xMC4xMDE2L2ouY29tcG9zaXRlc2EuMjAxNC4w
My4wMDE8L2VsZWN0cm9uaWMtcmVzb3VyY2UtbnVtPjwvcmVjb3JkPjwvQ2l0ZT48Q2l0ZT48QXV0
aG9yPk5hZ2VsPC9BdXRob3I+PFllYXI+MjAxNjwvWWVhcj48UmVjTnVtPjM5OTwvUmVjTnVtPjxy
ZWNvcmQ+PHJlYy1udW1iZXI+Mzk5PC9yZWMtbnVtYmVyPjxmb3JlaWduLWtleXM+PGtleSBhcHA9
IkVOIiBkYi1pZD0icjBwMDAyZjAzNTVmMGdlYXZ3YTV2MDV3dnZkZnB6dzBmdng1IiB0aW1lc3Rh
bXA9IjE0ODE2NDM1MzIiPjM5OTwva2V5PjwvZm9yZWlnbi1rZXlzPjxyZWYtdHlwZSBuYW1lPSJK
b3VybmFsIEFydGljbGUiPjE3PC9yZWYtdHlwZT48Y29udHJpYnV0b3JzPjxhdXRob3JzPjxhdXRo
b3I+TmFnZWwsIFUuPC9hdXRob3I+PGF1dGhvcj5ZYW5nLCBMLjwvYXV0aG9yPjxhdXRob3I+S2Fv
LCBDLiBDLjwvYXV0aG9yPjxhdXRob3I+VGhvbWFzb24sIEouIEwuPC9hdXRob3I+PC9hdXRob3Jz
PjwvY29udHJpYnV0b3JzPjx0aXRsZXM+PHRpdGxlPkVmZmVjdHMgb2YgVGhlcm1hbCBSZWN5Y2xp
bmcgVGVtcGVyYXR1cmVzIG9uIHRoZSBSZWluZm9yY2VtZW50IFBvdGVudGlhbCBvZiBHbGFzcyBG
aWJlcnM8L3RpdGxlPjxzZWNvbmRhcnktdGl0bGU+UG9seW1lciBDb21wb3NpdGVzPC9zZWNvbmRh
cnktdGl0bGU+PC90aXRsZXM+PHBlcmlvZGljYWw+PGZ1bGwtdGl0bGU+UG9seW1lciBDb21wb3Np
dGVzPC9mdWxsLXRpdGxlPjwvcGVyaW9kaWNhbD48ZGF0ZXM+PHllYXI+MjAxNjwveWVhcj48L2Rh
dGVzPjxpc2JuPjE1NDgtMDU2OTwvaXNibj48dXJscz48cmVsYXRlZC11cmxzPjx1cmw+aHR0cDov
L2R4LmRvaS5vcmcvMTAuMTAwMi9wYy4yNDAyOTwvdXJsPjwvcmVsYXRlZC11cmxzPjwvdXJscz48
ZWxlY3Ryb25pYy1yZXNvdXJjZS1udW0+MTAuMTAwMi9wYy4yNDAyOTwvZWxlY3Ryb25pYy1yZXNv
dXJjZS1udW0+PC9yZWNvcmQ+PC9DaXRlPjxDaXRlPjxBdXRob3I+SmFtZXMgVGhvbWFzb248L0F1
dGhvcj48WWVhcj4yMDE2PC9ZZWFyPjxSZWNOdW0+Mzc4PC9SZWNOdW0+PHJlY29yZD48cmVjLW51
bWJlcj4zNzg8L3JlYy1udW1iZXI+PGZvcmVpZ24ta2V5cz48a2V5IGFwcD0iRU4iIGRiLWlkPSJy
MHAwMDJmMDM1NWYwZ2VhdndhNXYwNXd2dmRmcHp3MGZ2eDUiIHRpbWVzdGFtcD0iMTQ4MTI5NDYy
MiI+Mzc4PC9rZXk+PC9mb3JlaWduLWtleXM+PHJlZi10eXBlIG5hbWU9IkpvdXJuYWwgQXJ0aWNs
ZSI+MTc8L3JlZi10eXBlPjxjb250cmlidXRvcnM+PGF1dGhvcnM+PGF1dGhvcj5KYW1lcyBUaG9t
YXNvbiwgUGV0ZXIgSmVua2lucywgTGl1IFlhbmc8L2F1dGhvcj48L2F1dGhvcnM+PC9jb250cmli
dXRvcnM+PHRpdGxlcz48dGl0bGU+R2xhc3MgRmlicmUgU3RyZW5ndGgtQSBSZXZpZXcgd2l0aCBS
ZWxhdGlvbiB0byBDb21wb3NpdGUgUmVjeWNsaW5nPC90aXRsZT48c2Vjb25kYXJ5LXRpdGxlPkZp
YmVyczwvc2Vjb25kYXJ5LXRpdGxlPjwvdGl0bGVzPjxwZXJpb2RpY2FsPjxmdWxsLXRpdGxlPkZp
YmVyczwvZnVsbC10aXRsZT48L3BlcmlvZGljYWw+PHZvbHVtZT40PC92b2x1bWU+PG51bWJlcj4x
ODwvbnVtYmVyPjxkYXRlcz48eWVhcj4yMDE2PC95ZWFyPjwvZGF0ZXM+PHVybHM+PC91cmxzPjwv
cmVjb3JkPjwvQ2l0ZT48Q2l0ZT48QXV0aG9yPlRob21hc29uPC9BdXRob3I+PFllYXI+MjAxNjwv
WWVhcj48UmVjTnVtPjI5MjwvUmVjTnVtPjxyZWNvcmQ+PHJlYy1udW1iZXI+MjkyPC9yZWMtbnVt
YmVyPjxmb3JlaWduLWtleXM+PGtleSBhcHA9IkVOIiBkYi1pZD0icjBwMDAyZjAzNTVmMGdlYXZ3
YTV2MDV3dnZkZnB6dzBmdng1IiB0aW1lc3RhbXA9IjE0NzA5MDg1MzQiPjI5Mjwva2V5PjwvZm9y
ZWlnbi1rZXlzPjxyZWYtdHlwZSBuYW1lPSJKb3VybmFsIEFydGljbGUiPjE3PC9yZWYtdHlwZT48
Y29udHJpYnV0b3JzPjxhdXRob3JzPjxhdXRob3I+VGhvbWFzb24sIEouIEwuPC9hdXRob3I+PGF1
dGhvcj5OYWdlbCwgVS48L2F1dGhvcj48YXV0aG9yPllhbmcsIEwuPC9hdXRob3I+PGF1dGhvcj5T
w6FleiwgRS48L2F1dGhvcj48L2F1dGhvcnM+PC9jb250cmlidXRvcnM+PHRpdGxlcz48dGl0bGU+
UmVnZW5lcmF0aW5nIHRoZSBzdHJlbmd0aCBvZiB0aGVybWFsbHkgcmVjeWNsZWQgZ2xhc3MgZmli
cmVzIHVzaW5nIGhvdCBzb2RpdW0gaHlkcm94aWRlPC90aXRsZT48c2Vjb25kYXJ5LXRpdGxlPkNv
bXBvc2l0ZXMgUGFydCBBOiBBcHBsaWVkIFNjaWVuY2UgYW5kIE1hbnVmYWN0dXJpbmc8L3NlY29u
ZGFyeS10aXRsZT48L3RpdGxlcz48cGVyaW9kaWNhbD48ZnVsbC10aXRsZT5Db21wb3NpdGVzIFBh
cnQgQTogQXBwbGllZCBTY2llbmNlIGFuZCBNYW51ZmFjdHVyaW5nPC9mdWxsLXRpdGxlPjwvcGVy
aW9kaWNhbD48cGFnZXM+MjIwLTIyNzwvcGFnZXM+PHZvbHVtZT44Nzwvdm9sdW1lPjxrZXl3b3Jk
cz48a2V5d29yZD5BLiBHbGFzcyBmaWJyZXM8L2tleXdvcmQ+PGtleXdvcmQ+Qi4gTWVjaGFuaWNh
bCBwcm9wZXJ0aWVzPC9rZXl3b3JkPjxrZXl3b3JkPkUuIFJlY3ljbGluZzwva2V5d29yZD48a2V5
d29yZD5FLiBTdXJmYWNlIHRyZWF0bWVudHM8L2tleXdvcmQ+PC9rZXl3b3Jkcz48ZGF0ZXM+PHll
YXI+MjAxNjwveWVhcj48cHViLWRhdGVzPjxkYXRlPjgvLzwvZGF0ZT48L3B1Yi1kYXRlcz48L2Rh
dGVzPjxpc2JuPjEzNTktODM1WDwvaXNibj48dXJscz48cmVsYXRlZC11cmxzPjx1cmw+aHR0cDov
L3d3dy5zY2llbmNlZGlyZWN0LmNvbS9zY2llbmNlL2FydGljbGUvcGlpL1MxMzU5ODM1WDE2MzAx
MjFYPC91cmw+PC9yZWxhdGVkLXVybHM+PC91cmxzPjxlbGVjdHJvbmljLXJlc291cmNlLW51bT5o
dHRwOi8vZHguZG9pLm9yZy8xMC4xMDE2L2ouY29tcG9zaXRlc2EuMjAxNi4wNS4wMDM8L2VsZWN0
cm9uaWMtcmVzb3VyY2UtbnVtPjwvcmVjb3JkPjwvQ2l0ZT48L0VuZE5vdGU+AG==
</w:fldData>
        </w:fldChar>
      </w:r>
      <w:r w:rsidRPr="00473C85">
        <w:rPr>
          <w:sz w:val="22"/>
          <w:szCs w:val="22"/>
        </w:rPr>
        <w:instrText xml:space="preserve"> ADDIN EN.CITE </w:instrText>
      </w:r>
      <w:r w:rsidRPr="00473C85">
        <w:rPr>
          <w:sz w:val="22"/>
          <w:szCs w:val="22"/>
        </w:rPr>
        <w:fldChar w:fldCharType="begin">
          <w:fldData xml:space="preserve">PEVuZE5vdGU+PENpdGU+PEF1dGhvcj5GZWloPC9BdXRob3I+PFllYXI+MjAxMTwvWWVhcj48UmVj
TnVtPjc0PC9SZWNOdW0+PERpc3BsYXlUZXh0Pls4LTEyXTwvRGlzcGxheVRleHQ+PHJlY29yZD48
cmVjLW51bWJlcj43NDwvcmVjLW51bWJlcj48Zm9yZWlnbi1rZXlzPjxrZXkgYXBwPSJFTiIgZGIt
aWQ9InIwcDAwMmYwMzU1ZjBnZWF2d2E1djA1d3Z2ZGZwencwZnZ4NSIgdGltZXN0YW1wPSIxNDUw
NzkxMzY1Ij43NDwva2V5PjwvZm9yZWlnbi1rZXlzPjxyZWYtdHlwZSBuYW1lPSJKb3VybmFsIEFy
dGljbGUiPjE3PC9yZWYtdHlwZT48Y29udHJpYnV0b3JzPjxhdXRob3JzPjxhdXRob3I+RmVpaCwg
Uy48L2F1dGhvcj48YXV0aG9yPkJvaW9jY2hpLCBFLjwvYXV0aG9yPjxhdXRob3I+TWF0aHlzLCBH
LjwvYXV0aG9yPjxhdXRob3I+TWF0aHlzLCBaLjwvYXV0aG9yPjxhdXRob3I+R2lic29uLCBBLiBH
LjwvYXV0aG9yPjxhdXRob3I+TW91cml0eiwgQS4gUC48L2F1dGhvcj48L2F1dGhvcnM+PC9jb250
cmlidXRvcnM+PHRpdGxlcz48dGl0bGU+TWVjaGFuaWNhbCBwcm9wZXJ0aWVzIG9mIHRoZXJtYWxs
eS10cmVhdGVkIGFuZCByZWN5Y2xlZCBnbGFzcyBmaWJyZXM8L3RpdGxlPjxzZWNvbmRhcnktdGl0
bGU+Q29tcG9zaXRlcyBQYXJ0IEI6IEVuZ2luZWVyaW5nPC9zZWNvbmRhcnktdGl0bGU+PC90aXRs
ZXM+PHBlcmlvZGljYWw+PGZ1bGwtdGl0bGU+Q29tcG9zaXRlcyBQYXJ0IEI6IEVuZ2luZWVyaW5n
PC9mdWxsLXRpdGxlPjwvcGVyaW9kaWNhbD48cGFnZXM+MzUwLTM1ODwvcGFnZXM+PHZvbHVtZT40
Mjwvdm9sdW1lPjxudW1iZXI+MzwvbnVtYmVyPjxrZXl3b3Jkcz48a2V5d29yZD5BLiBHbGFzcyBm
aWJyZXM8L2tleXdvcmQ+PGtleXdvcmQ+Qi4gRnJhY3R1cmU8L2tleXdvcmQ+PGtleXdvcmQ+Qi4g
TWVjaGFuaWNhbCBwcm9wZXJ0aWVzPC9rZXl3b3JkPjxrZXl3b3JkPkUuIFJlY3ljbGluZzwva2V5
d29yZD48L2tleXdvcmRzPjxkYXRlcz48eWVhcj4yMDExPC95ZWFyPjxwdWItZGF0ZXM+PGRhdGU+
NC8vPC9kYXRlPjwvcHViLWRhdGVzPjwvZGF0ZXM+PGlzYm4+MTM1OS04MzY4PC9pc2JuPjx1cmxz
PjxyZWxhdGVkLXVybHM+PHVybD5odHRwOi8vd3d3LnNjaWVuY2VkaXJlY3QuY29tL3NjaWVuY2Uv
YXJ0aWNsZS9waWkvUzEzNTk4MzY4MTEwMDAyMTc8L3VybD48L3JlbGF0ZWQtdXJscz48L3VybHM+
PGVsZWN0cm9uaWMtcmVzb3VyY2UtbnVtPmh0dHA6Ly9keC5kb2kub3JnLzEwLjEwMTYvai5jb21w
b3NpdGVzYi4yMDEwLjEyLjAyMDwvZWxlY3Ryb25pYy1yZXNvdXJjZS1udW0+PC9yZWNvcmQ+PC9D
aXRlPjxDaXRlPjxBdXRob3I+VGhvbWFzb248L0F1dGhvcj48WWVhcj4yMDE0PC9ZZWFyPjxSZWNO
dW0+Nzk8L1JlY051bT48cmVjb3JkPjxyZWMtbnVtYmVyPjc5PC9yZWMtbnVtYmVyPjxmb3JlaWdu
LWtleXM+PGtleSBhcHA9IkVOIiBkYi1pZD0icjBwMDAyZjAzNTVmMGdlYXZ3YTV2MDV3dnZkZnB6
dzBmdng1IiB0aW1lc3RhbXA9IjE0NTA3OTI1OTUiPjc5PC9rZXk+PC9mb3JlaWduLWtleXM+PHJl
Zi10eXBlIG5hbWU9IkpvdXJuYWwgQXJ0aWNsZSI+MTc8L3JlZi10eXBlPjxjb250cmlidXRvcnM+
PGF1dGhvcnM+PGF1dGhvcj5UaG9tYXNvbiwgSi4gTC48L2F1dGhvcj48YXV0aG9yPllhbmcsIEwu
PC9hdXRob3I+PGF1dGhvcj5NZWllciwgUi48L2F1dGhvcj48L2F1dGhvcnM+PC9jb250cmlidXRv
cnM+PHRpdGxlcz48dGl0bGU+VGhlIHByb3BlcnRpZXMgb2YgZ2xhc3MgZmlicmVzIGFmdGVyIGNv
bmRpdGlvbmluZyBhdCBjb21wb3NpdGUgcmVjeWNsaW5nIHRlbXBlcmF0dXJlczwvdGl0bGU+PHNl
Y29uZGFyeS10aXRsZT5Db21wb3NpdGVzIFBhcnQgQTogQXBwbGllZCBTY2llbmNlIGFuZCBNYW51
ZmFjdHVyaW5nPC9zZWNvbmRhcnktdGl0bGU+PC90aXRsZXM+PHBlcmlvZGljYWw+PGZ1bGwtdGl0
bGU+Q29tcG9zaXRlcyBQYXJ0IEE6IEFwcGxpZWQgU2NpZW5jZSBhbmQgTWFudWZhY3R1cmluZzwv
ZnVsbC10aXRsZT48L3BlcmlvZGljYWw+PHBhZ2VzPjIwMS0yMDg8L3BhZ2VzPjx2b2x1bWU+NjE8
L3ZvbHVtZT48a2V5d29yZHM+PGtleXdvcmQ+QS4gR2xhc3MgZmlicmVzPC9rZXl3b3JkPjxrZXl3
b3JkPkIuIE1lY2hhbmljYWwgcHJvcGVydGllczwva2V5d29yZD48a2V5d29yZD5FLiBIZWF0IHRy
ZWF0bWVudDwva2V5d29yZD48a2V5d29yZD5FLiBSZWN5Y2xpbmc8L2tleXdvcmQ+PC9rZXl3b3Jk
cz48ZGF0ZXM+PHllYXI+MjAxNDwveWVhcj48cHViLWRhdGVzPjxkYXRlPjYvLzwvZGF0ZT48L3B1
Yi1kYXRlcz48L2RhdGVzPjxpc2JuPjEzNTktODM1WDwvaXNibj48dXJscz48cmVsYXRlZC11cmxz
Pjx1cmw+aHR0cDovL3d3dy5zY2llbmNlZGlyZWN0LmNvbS9zY2llbmNlL2FydGljbGUvcGlpL1Mx
MzU5ODM1WDE0MDAwNzM2PC91cmw+PC9yZWxhdGVkLXVybHM+PC91cmxzPjxlbGVjdHJvbmljLXJl
c291cmNlLW51bT5odHRwOi8vZHguZG9pLm9yZy8xMC4xMDE2L2ouY29tcG9zaXRlc2EuMjAxNC4w
My4wMDE8L2VsZWN0cm9uaWMtcmVzb3VyY2UtbnVtPjwvcmVjb3JkPjwvQ2l0ZT48Q2l0ZT48QXV0
aG9yPk5hZ2VsPC9BdXRob3I+PFllYXI+MjAxNjwvWWVhcj48UmVjTnVtPjM5OTwvUmVjTnVtPjxy
ZWNvcmQ+PHJlYy1udW1iZXI+Mzk5PC9yZWMtbnVtYmVyPjxmb3JlaWduLWtleXM+PGtleSBhcHA9
IkVOIiBkYi1pZD0icjBwMDAyZjAzNTVmMGdlYXZ3YTV2MDV3dnZkZnB6dzBmdng1IiB0aW1lc3Rh
bXA9IjE0ODE2NDM1MzIiPjM5OTwva2V5PjwvZm9yZWlnbi1rZXlzPjxyZWYtdHlwZSBuYW1lPSJK
b3VybmFsIEFydGljbGUiPjE3PC9yZWYtdHlwZT48Y29udHJpYnV0b3JzPjxhdXRob3JzPjxhdXRo
b3I+TmFnZWwsIFUuPC9hdXRob3I+PGF1dGhvcj5ZYW5nLCBMLjwvYXV0aG9yPjxhdXRob3I+S2Fv
LCBDLiBDLjwvYXV0aG9yPjxhdXRob3I+VGhvbWFzb24sIEouIEwuPC9hdXRob3I+PC9hdXRob3Jz
PjwvY29udHJpYnV0b3JzPjx0aXRsZXM+PHRpdGxlPkVmZmVjdHMgb2YgVGhlcm1hbCBSZWN5Y2xp
bmcgVGVtcGVyYXR1cmVzIG9uIHRoZSBSZWluZm9yY2VtZW50IFBvdGVudGlhbCBvZiBHbGFzcyBG
aWJlcnM8L3RpdGxlPjxzZWNvbmRhcnktdGl0bGU+UG9seW1lciBDb21wb3NpdGVzPC9zZWNvbmRh
cnktdGl0bGU+PC90aXRsZXM+PHBlcmlvZGljYWw+PGZ1bGwtdGl0bGU+UG9seW1lciBDb21wb3Np
dGVzPC9mdWxsLXRpdGxlPjwvcGVyaW9kaWNhbD48ZGF0ZXM+PHllYXI+MjAxNjwveWVhcj48L2Rh
dGVzPjxpc2JuPjE1NDgtMDU2OTwvaXNibj48dXJscz48cmVsYXRlZC11cmxzPjx1cmw+aHR0cDov
L2R4LmRvaS5vcmcvMTAuMTAwMi9wYy4yNDAyOTwvdXJsPjwvcmVsYXRlZC11cmxzPjwvdXJscz48
ZWxlY3Ryb25pYy1yZXNvdXJjZS1udW0+MTAuMTAwMi9wYy4yNDAyOTwvZWxlY3Ryb25pYy1yZXNv
dXJjZS1udW0+PC9yZWNvcmQ+PC9DaXRlPjxDaXRlPjxBdXRob3I+SmFtZXMgVGhvbWFzb248L0F1
dGhvcj48WWVhcj4yMDE2PC9ZZWFyPjxSZWNOdW0+Mzc4PC9SZWNOdW0+PHJlY29yZD48cmVjLW51
bWJlcj4zNzg8L3JlYy1udW1iZXI+PGZvcmVpZ24ta2V5cz48a2V5IGFwcD0iRU4iIGRiLWlkPSJy
MHAwMDJmMDM1NWYwZ2VhdndhNXYwNXd2dmRmcHp3MGZ2eDUiIHRpbWVzdGFtcD0iMTQ4MTI5NDYy
MiI+Mzc4PC9rZXk+PC9mb3JlaWduLWtleXM+PHJlZi10eXBlIG5hbWU9IkpvdXJuYWwgQXJ0aWNs
ZSI+MTc8L3JlZi10eXBlPjxjb250cmlidXRvcnM+PGF1dGhvcnM+PGF1dGhvcj5KYW1lcyBUaG9t
YXNvbiwgUGV0ZXIgSmVua2lucywgTGl1IFlhbmc8L2F1dGhvcj48L2F1dGhvcnM+PC9jb250cmli
dXRvcnM+PHRpdGxlcz48dGl0bGU+R2xhc3MgRmlicmUgU3RyZW5ndGgtQSBSZXZpZXcgd2l0aCBS
ZWxhdGlvbiB0byBDb21wb3NpdGUgUmVjeWNsaW5nPC90aXRsZT48c2Vjb25kYXJ5LXRpdGxlPkZp
YmVyczwvc2Vjb25kYXJ5LXRpdGxlPjwvdGl0bGVzPjxwZXJpb2RpY2FsPjxmdWxsLXRpdGxlPkZp
YmVyczwvZnVsbC10aXRsZT48L3BlcmlvZGljYWw+PHZvbHVtZT40PC92b2x1bWU+PG51bWJlcj4x
ODwvbnVtYmVyPjxkYXRlcz48eWVhcj4yMDE2PC95ZWFyPjwvZGF0ZXM+PHVybHM+PC91cmxzPjwv
cmVjb3JkPjwvQ2l0ZT48Q2l0ZT48QXV0aG9yPlRob21hc29uPC9BdXRob3I+PFllYXI+MjAxNjwv
WWVhcj48UmVjTnVtPjI5MjwvUmVjTnVtPjxyZWNvcmQ+PHJlYy1udW1iZXI+MjkyPC9yZWMtbnVt
YmVyPjxmb3JlaWduLWtleXM+PGtleSBhcHA9IkVOIiBkYi1pZD0icjBwMDAyZjAzNTVmMGdlYXZ3
YTV2MDV3dnZkZnB6dzBmdng1IiB0aW1lc3RhbXA9IjE0NzA5MDg1MzQiPjI5Mjwva2V5PjwvZm9y
ZWlnbi1rZXlzPjxyZWYtdHlwZSBuYW1lPSJKb3VybmFsIEFydGljbGUiPjE3PC9yZWYtdHlwZT48
Y29udHJpYnV0b3JzPjxhdXRob3JzPjxhdXRob3I+VGhvbWFzb24sIEouIEwuPC9hdXRob3I+PGF1
dGhvcj5OYWdlbCwgVS48L2F1dGhvcj48YXV0aG9yPllhbmcsIEwuPC9hdXRob3I+PGF1dGhvcj5T
w6FleiwgRS48L2F1dGhvcj48L2F1dGhvcnM+PC9jb250cmlidXRvcnM+PHRpdGxlcz48dGl0bGU+
UmVnZW5lcmF0aW5nIHRoZSBzdHJlbmd0aCBvZiB0aGVybWFsbHkgcmVjeWNsZWQgZ2xhc3MgZmli
cmVzIHVzaW5nIGhvdCBzb2RpdW0gaHlkcm94aWRlPC90aXRsZT48c2Vjb25kYXJ5LXRpdGxlPkNv
bXBvc2l0ZXMgUGFydCBBOiBBcHBsaWVkIFNjaWVuY2UgYW5kIE1hbnVmYWN0dXJpbmc8L3NlY29u
ZGFyeS10aXRsZT48L3RpdGxlcz48cGVyaW9kaWNhbD48ZnVsbC10aXRsZT5Db21wb3NpdGVzIFBh
cnQgQTogQXBwbGllZCBTY2llbmNlIGFuZCBNYW51ZmFjdHVyaW5nPC9mdWxsLXRpdGxlPjwvcGVy
aW9kaWNhbD48cGFnZXM+MjIwLTIyNzwvcGFnZXM+PHZvbHVtZT44Nzwvdm9sdW1lPjxrZXl3b3Jk
cz48a2V5d29yZD5BLiBHbGFzcyBmaWJyZXM8L2tleXdvcmQ+PGtleXdvcmQ+Qi4gTWVjaGFuaWNh
bCBwcm9wZXJ0aWVzPC9rZXl3b3JkPjxrZXl3b3JkPkUuIFJlY3ljbGluZzwva2V5d29yZD48a2V5
d29yZD5FLiBTdXJmYWNlIHRyZWF0bWVudHM8L2tleXdvcmQ+PC9rZXl3b3Jkcz48ZGF0ZXM+PHll
YXI+MjAxNjwveWVhcj48cHViLWRhdGVzPjxkYXRlPjgvLzwvZGF0ZT48L3B1Yi1kYXRlcz48L2Rh
dGVzPjxpc2JuPjEzNTktODM1WDwvaXNibj48dXJscz48cmVsYXRlZC11cmxzPjx1cmw+aHR0cDov
L3d3dy5zY2llbmNlZGlyZWN0LmNvbS9zY2llbmNlL2FydGljbGUvcGlpL1MxMzU5ODM1WDE2MzAx
MjFYPC91cmw+PC9yZWxhdGVkLXVybHM+PC91cmxzPjxlbGVjdHJvbmljLXJlc291cmNlLW51bT5o
dHRwOi8vZHguZG9pLm9yZy8xMC4xMDE2L2ouY29tcG9zaXRlc2EuMjAxNi4wNS4wMDM8L2VsZWN0
cm9uaWMtcmVzb3VyY2UtbnVtPjwvcmVjb3JkPjwvQ2l0ZT48L0VuZE5vdGU+AG==
</w:fldData>
        </w:fldChar>
      </w:r>
      <w:r w:rsidRPr="00473C85">
        <w:rPr>
          <w:sz w:val="22"/>
          <w:szCs w:val="22"/>
        </w:rPr>
        <w:instrText xml:space="preserve"> ADDIN EN.CITE.DATA </w:instrText>
      </w:r>
      <w:r w:rsidRPr="00473C85">
        <w:rPr>
          <w:sz w:val="22"/>
          <w:szCs w:val="22"/>
        </w:rPr>
      </w:r>
      <w:r w:rsidRPr="00473C85">
        <w:rPr>
          <w:sz w:val="22"/>
          <w:szCs w:val="22"/>
        </w:rPr>
        <w:fldChar w:fldCharType="end"/>
      </w:r>
      <w:r w:rsidRPr="00473C85">
        <w:rPr>
          <w:sz w:val="22"/>
          <w:szCs w:val="22"/>
        </w:rPr>
      </w:r>
      <w:r w:rsidRPr="00473C85">
        <w:rPr>
          <w:sz w:val="22"/>
          <w:szCs w:val="22"/>
        </w:rPr>
        <w:fldChar w:fldCharType="separate"/>
      </w:r>
      <w:r w:rsidRPr="00473C85">
        <w:rPr>
          <w:noProof/>
          <w:sz w:val="22"/>
          <w:szCs w:val="22"/>
        </w:rPr>
        <w:t>[8-12]</w:t>
      </w:r>
      <w:r w:rsidRPr="00473C85">
        <w:rPr>
          <w:sz w:val="22"/>
          <w:szCs w:val="22"/>
        </w:rPr>
        <w:fldChar w:fldCharType="end"/>
      </w:r>
      <w:r w:rsidRPr="00473C85">
        <w:rPr>
          <w:sz w:val="22"/>
          <w:szCs w:val="22"/>
        </w:rPr>
        <w:t xml:space="preserve">. It has been shown that the tensile strength of glass fibres recovered from the fluidised bed technique is highly dependent on recycling temperature; ranging from 50-90% of the original fibre strength </w:t>
      </w:r>
      <w:r w:rsidRPr="00473C85">
        <w:rPr>
          <w:sz w:val="22"/>
          <w:szCs w:val="22"/>
        </w:rPr>
        <w:fldChar w:fldCharType="begin"/>
      </w:r>
      <w:r w:rsidRPr="00473C85">
        <w:rPr>
          <w:sz w:val="22"/>
          <w:szCs w:val="22"/>
        </w:rPr>
        <w:instrText xml:space="preserve"> ADDIN EN.CITE &lt;EndNote&gt;&lt;Cite&gt;&lt;Author&gt;Pickering&lt;/Author&gt;&lt;Year&gt;2000&lt;/Year&gt;&lt;RecNum&gt;17&lt;/RecNum&gt;&lt;DisplayText&gt;[13]&lt;/DisplayText&gt;&lt;record&gt;&lt;rec-number&gt;17&lt;/rec-number&gt;&lt;foreign-keys&gt;&lt;key app="EN" db-id="r0p002f0355f0geavwa5v05wvvdfpzw0fvx5" timestamp="1450712338"&gt;17&lt;/key&gt;&lt;/foreign-keys&gt;&lt;ref-type name="Journal Article"&gt;17&lt;/ref-type&gt;&lt;contributors&gt;&lt;authors&gt;&lt;author&gt;Pickering, S. J.&lt;/author&gt;&lt;author&gt;Kelly, R. M.&lt;/author&gt;&lt;author&gt;Kennerley, J. R.&lt;/author&gt;&lt;author&gt;Rudd, C. D.&lt;/author&gt;&lt;author&gt;Fenwick, N. J.&lt;/author&gt;&lt;/authors&gt;&lt;/contributors&gt;&lt;titles&gt;&lt;title&gt;A fluidised-bed process for the recovery of glass fibres from scrap thermoset composites&lt;/title&gt;&lt;secondary-title&gt;Composites Science and Technology&lt;/secondary-title&gt;&lt;/titles&gt;&lt;periodical&gt;&lt;full-title&gt;Composites Science and Technology&lt;/full-title&gt;&lt;/periodical&gt;&lt;pages&gt;509-523&lt;/pages&gt;&lt;volume&gt;60&lt;/volume&gt;&lt;number&gt;4&lt;/number&gt;&lt;keywords&gt;&lt;keyword&gt;A. Glass fibres&lt;/keyword&gt;&lt;keyword&gt;A. Recycling&lt;/keyword&gt;&lt;keyword&gt;A. Polymer-matrix composites&lt;/keyword&gt;&lt;keyword&gt;B. Mechanical properties&lt;/keyword&gt;&lt;keyword&gt;Fluidised bed processing&lt;/keyword&gt;&lt;/keywords&gt;&lt;dates&gt;&lt;year&gt;2000&lt;/year&gt;&lt;pub-dates&gt;&lt;date&gt;3/1/&lt;/date&gt;&lt;/pub-dates&gt;&lt;/dates&gt;&lt;isbn&gt;0266-3538&lt;/isbn&gt;&lt;urls&gt;&lt;related-urls&gt;&lt;url&gt;http://www.sciencedirect.com/science/article/pii/S0266353899001542&lt;/url&gt;&lt;/related-urls&gt;&lt;/urls&gt;&lt;electronic-resource-num&gt;http://dx.doi.org/10.1016/S0266-3538(99)00154-2&lt;/electronic-resource-num&gt;&lt;/record&gt;&lt;/Cite&gt;&lt;/EndNote&gt;</w:instrText>
      </w:r>
      <w:r w:rsidRPr="00473C85">
        <w:rPr>
          <w:sz w:val="22"/>
          <w:szCs w:val="22"/>
        </w:rPr>
        <w:fldChar w:fldCharType="separate"/>
      </w:r>
      <w:r w:rsidRPr="00473C85">
        <w:rPr>
          <w:noProof/>
          <w:sz w:val="22"/>
          <w:szCs w:val="22"/>
        </w:rPr>
        <w:t>[13]</w:t>
      </w:r>
      <w:r w:rsidRPr="00473C85">
        <w:rPr>
          <w:sz w:val="22"/>
          <w:szCs w:val="22"/>
        </w:rPr>
        <w:fldChar w:fldCharType="end"/>
      </w:r>
      <w:r w:rsidRPr="00473C85">
        <w:rPr>
          <w:sz w:val="22"/>
          <w:szCs w:val="22"/>
        </w:rPr>
        <w:t xml:space="preserve">. It is well understood that exposure time also influences the degree of thermal weakening of glass fibres </w:t>
      </w:r>
      <w:r w:rsidRPr="00473C85">
        <w:rPr>
          <w:sz w:val="22"/>
          <w:szCs w:val="22"/>
        </w:rPr>
        <w:fldChar w:fldCharType="begin"/>
      </w:r>
      <w:r w:rsidRPr="00473C85">
        <w:rPr>
          <w:sz w:val="22"/>
          <w:szCs w:val="22"/>
        </w:rPr>
        <w:instrText xml:space="preserve"> ADDIN EN.CITE &lt;EndNote&gt;&lt;Cite&gt;&lt;Author&gt;Pender&lt;/Author&gt;&lt;Year&gt;2017&lt;/Year&gt;&lt;RecNum&gt;414&lt;/RecNum&gt;&lt;DisplayText&gt;[14]&lt;/DisplayText&gt;&lt;record&gt;&lt;rec-number&gt;414&lt;/rec-number&gt;&lt;foreign-keys&gt;&lt;key app="EN" db-id="r0p002f0355f0geavwa5v05wvvdfpzw0fvx5" timestamp="1496236047"&gt;414&lt;/key&gt;&lt;/foreign-keys&gt;&lt;ref-type name="Journal Article"&gt;17&lt;/ref-type&gt;&lt;contributors&gt;&lt;authors&gt;&lt;author&gt;Pender, K.&lt;/author&gt;&lt;author&gt;Yang, L.&lt;/author&gt;&lt;/authors&gt;&lt;/contributors&gt;&lt;titles&gt;&lt;title&gt;Investigation of the potential for catalysed thermal recycling in glass fibre reinforced polymer composites by using metal oxides&lt;/title&gt;&lt;secondary-title&gt;Composites Part A: Applied Science and Manufacturing&lt;/secondary-title&gt;&lt;/titles&gt;&lt;periodical&gt;&lt;full-title&gt;Composites Part A: Applied Science and Manufacturing&lt;/full-title&gt;&lt;/periodical&gt;&lt;pages&gt;285-293&lt;/pages&gt;&lt;volume&gt;100&lt;/volume&gt;&lt;keywords&gt;&lt;keyword&gt;A. Polymer-matrix composites (PMCs)&lt;/keyword&gt;&lt;keyword&gt;B. Thermal properties&lt;/keyword&gt;&lt;keyword&gt;D. Thermal analysis&lt;/keyword&gt;&lt;keyword&gt;E. Recycling&lt;/keyword&gt;&lt;/keywords&gt;&lt;dates&gt;&lt;year&gt;2017&lt;/year&gt;&lt;pub-dates&gt;&lt;date&gt;9//&lt;/date&gt;&lt;/pub-dates&gt;&lt;/dates&gt;&lt;isbn&gt;1359-835X&lt;/isbn&gt;&lt;urls&gt;&lt;related-urls&gt;&lt;url&gt;http://www.sciencedirect.com/science/article/pii/S1359835X17302002&lt;/url&gt;&lt;/related-urls&gt;&lt;/urls&gt;&lt;electronic-resource-num&gt;https://doi.org/10.1016/j.compositesa.2017.05.016&lt;/electronic-resource-num&gt;&lt;/record&gt;&lt;/Cite&gt;&lt;/EndNote&gt;</w:instrText>
      </w:r>
      <w:r w:rsidRPr="00473C85">
        <w:rPr>
          <w:sz w:val="22"/>
          <w:szCs w:val="22"/>
        </w:rPr>
        <w:fldChar w:fldCharType="separate"/>
      </w:r>
      <w:r w:rsidRPr="00473C85">
        <w:rPr>
          <w:noProof/>
          <w:sz w:val="22"/>
          <w:szCs w:val="22"/>
        </w:rPr>
        <w:t>[14]</w:t>
      </w:r>
      <w:r w:rsidRPr="00473C85">
        <w:rPr>
          <w:sz w:val="22"/>
          <w:szCs w:val="22"/>
        </w:rPr>
        <w:fldChar w:fldCharType="end"/>
      </w:r>
      <w:r w:rsidRPr="00473C85">
        <w:rPr>
          <w:sz w:val="22"/>
          <w:szCs w:val="22"/>
        </w:rPr>
        <w:t xml:space="preserve">. The mechanism of thermal weakening of glass fibres is still under discussion in the literature, and there is no consensus on the physical change(s) that occur in glass fibre that can account for the strength loss </w:t>
      </w:r>
      <w:r w:rsidRPr="00473C85">
        <w:rPr>
          <w:sz w:val="22"/>
          <w:szCs w:val="22"/>
        </w:rPr>
        <w:fldChar w:fldCharType="begin"/>
      </w:r>
      <w:r w:rsidRPr="00473C85">
        <w:rPr>
          <w:sz w:val="22"/>
          <w:szCs w:val="22"/>
        </w:rPr>
        <w:instrText xml:space="preserve"> ADDIN EN.CITE &lt;EndNote&gt;&lt;Cite&gt;&lt;Author&gt;James Thomason&lt;/Author&gt;&lt;Year&gt;2016&lt;/Year&gt;&lt;RecNum&gt;378&lt;/RecNum&gt;&lt;DisplayText&gt;[11]&lt;/DisplayText&gt;&lt;record&gt;&lt;rec-number&gt;378&lt;/rec-number&gt;&lt;foreign-keys&gt;&lt;key app="EN" db-id="r0p002f0355f0geavwa5v05wvvdfpzw0fvx5" timestamp="1481294622"&gt;378&lt;/key&gt;&lt;/foreign-keys&gt;&lt;ref-type name="Journal Article"&gt;17&lt;/ref-type&gt;&lt;contributors&gt;&lt;authors&gt;&lt;author&gt;James Thomason, Peter Jenkins, Liu Yang&lt;/author&gt;&lt;/authors&gt;&lt;/contributors&gt;&lt;titles&gt;&lt;title&gt;Glass Fibre Strength-A Review with Relation to Composite Recycling&lt;/title&gt;&lt;secondary-title&gt;Fibers&lt;/secondary-title&gt;&lt;/titles&gt;&lt;periodical&gt;&lt;full-title&gt;Fibers&lt;/full-title&gt;&lt;/periodical&gt;&lt;volume&gt;4&lt;/volume&gt;&lt;number&gt;18&lt;/number&gt;&lt;dates&gt;&lt;year&gt;2016&lt;/year&gt;&lt;/dates&gt;&lt;urls&gt;&lt;/urls&gt;&lt;/record&gt;&lt;/Cite&gt;&lt;/EndNote&gt;</w:instrText>
      </w:r>
      <w:r w:rsidRPr="00473C85">
        <w:rPr>
          <w:sz w:val="22"/>
          <w:szCs w:val="22"/>
        </w:rPr>
        <w:fldChar w:fldCharType="separate"/>
      </w:r>
      <w:r w:rsidRPr="00473C85">
        <w:rPr>
          <w:noProof/>
          <w:sz w:val="22"/>
          <w:szCs w:val="22"/>
        </w:rPr>
        <w:t>[11]</w:t>
      </w:r>
      <w:r w:rsidRPr="00473C85">
        <w:rPr>
          <w:sz w:val="22"/>
          <w:szCs w:val="22"/>
        </w:rPr>
        <w:fldChar w:fldCharType="end"/>
      </w:r>
      <w:r w:rsidRPr="00473C85">
        <w:rPr>
          <w:sz w:val="22"/>
          <w:szCs w:val="22"/>
        </w:rPr>
        <w:t xml:space="preserve">. The proposed mechanisms can typically be split into two categories, bulk or surface phenomenon. It is proposed that thermally conditioning glass fibres can lead to internal structural </w:t>
      </w:r>
      <w:r w:rsidRPr="00473C85">
        <w:rPr>
          <w:sz w:val="22"/>
          <w:szCs w:val="22"/>
        </w:rPr>
        <w:lastRenderedPageBreak/>
        <w:t xml:space="preserve">changes such as enthalpy relaxation </w:t>
      </w:r>
      <w:r w:rsidRPr="00473C85">
        <w:rPr>
          <w:sz w:val="22"/>
          <w:szCs w:val="22"/>
        </w:rPr>
        <w:fldChar w:fldCharType="begin"/>
      </w:r>
      <w:r w:rsidRPr="00473C85">
        <w:rPr>
          <w:sz w:val="22"/>
          <w:szCs w:val="22"/>
        </w:rPr>
        <w:instrText xml:space="preserve"> ADDIN EN.CITE &lt;EndNote&gt;&lt;Cite&gt;&lt;Author&gt;Yang&lt;/Author&gt;&lt;Year&gt;2013&lt;/Year&gt;&lt;RecNum&gt;311&lt;/RecNum&gt;&lt;DisplayText&gt;[15, 16]&lt;/DisplayText&gt;&lt;record&gt;&lt;rec-number&gt;311&lt;/rec-number&gt;&lt;foreign-keys&gt;&lt;key app="EN" db-id="r0p002f0355f0geavwa5v05wvvdfpzw0fvx5" timestamp="1470914113"&gt;311&lt;/key&gt;&lt;/foreign-keys&gt;&lt;ref-type name="Journal Article"&gt;17&lt;/ref-type&gt;&lt;contributors&gt;&lt;authors&gt;&lt;author&gt;Yang, L.&lt;/author&gt;&lt;author&gt;Thomason, J. L.&lt;/author&gt;&lt;/authors&gt;&lt;/contributors&gt;&lt;titles&gt;&lt;title&gt;The thermal behaviour of glass fibre investigated by thermomechanical analysis&lt;/title&gt;&lt;secondary-title&gt;Journal of Materials Science&lt;/secondary-title&gt;&lt;/titles&gt;&lt;periodical&gt;&lt;full-title&gt;Journal of Materials Science&lt;/full-title&gt;&lt;abbr-1&gt;Journal of Materials Science&lt;/abbr-1&gt;&lt;/periodical&gt;&lt;pages&gt;5768-5775&lt;/pages&gt;&lt;volume&gt;48&lt;/volume&gt;&lt;number&gt;17&lt;/number&gt;&lt;dates&gt;&lt;year&gt;2013&lt;/year&gt;&lt;/dates&gt;&lt;isbn&gt;1573-4803&lt;/isbn&gt;&lt;label&gt;Yang2013&lt;/label&gt;&lt;work-type&gt;journal article&lt;/work-type&gt;&lt;urls&gt;&lt;related-urls&gt;&lt;url&gt;http://dx.doi.org/10.1007/s10853-013-7369-7&lt;/url&gt;&lt;/related-urls&gt;&lt;/urls&gt;&lt;electronic-resource-num&gt;10.1007/s10853-013-7369-7&lt;/electronic-resource-num&gt;&lt;/record&gt;&lt;/Cite&gt;&lt;Cite&gt;&lt;Author&gt;Otto&lt;/Author&gt;&lt;Year&gt;1961&lt;/Year&gt;&lt;RecNum&gt;72&lt;/RecNum&gt;&lt;record&gt;&lt;rec-number&gt;72&lt;/rec-number&gt;&lt;foreign-keys&gt;&lt;key app="EN" db-id="r0p002f0355f0geavwa5v05wvvdfpzw0fvx5" timestamp="1450791306"&gt;72&lt;/key&gt;&lt;/foreign-keys&gt;&lt;ref-type name="Journal Article"&gt;17&lt;/ref-type&gt;&lt;contributors&gt;&lt;authors&gt;&lt;author&gt;Otto, William H.&lt;/author&gt;&lt;/authors&gt;&lt;/contributors&gt;&lt;titles&gt;&lt;title&gt;Compaction Effects in Glass Fibers&lt;/title&gt;&lt;secondary-title&gt;Journal of the American Ceramic Society&lt;/secondary-title&gt;&lt;/titles&gt;&lt;periodical&gt;&lt;full-title&gt;Journal of the American Ceramic Society&lt;/full-title&gt;&lt;/periodical&gt;&lt;pages&gt;68-72&lt;/pages&gt;&lt;volume&gt;44&lt;/volume&gt;&lt;number&gt;2&lt;/number&gt;&lt;dates&gt;&lt;year&gt;1961&lt;/year&gt;&lt;/dates&gt;&lt;publisher&gt;Blackwell Publishing Ltd&lt;/publisher&gt;&lt;isbn&gt;1551-2916&lt;/isbn&gt;&lt;urls&gt;&lt;related-urls&gt;&lt;url&gt;http://dx.doi.org/10.1111/j.1151-2916.1961.tb15352.x&lt;/url&gt;&lt;/related-urls&gt;&lt;/urls&gt;&lt;electronic-resource-num&gt;10.1111/j.1151-2916.1961.tb15352.x&lt;/electronic-resource-num&gt;&lt;/record&gt;&lt;/Cite&gt;&lt;/EndNote&gt;</w:instrText>
      </w:r>
      <w:r w:rsidRPr="00473C85">
        <w:rPr>
          <w:sz w:val="22"/>
          <w:szCs w:val="22"/>
        </w:rPr>
        <w:fldChar w:fldCharType="separate"/>
      </w:r>
      <w:r w:rsidRPr="00473C85">
        <w:rPr>
          <w:noProof/>
          <w:sz w:val="22"/>
          <w:szCs w:val="22"/>
        </w:rPr>
        <w:t>[15, 16]</w:t>
      </w:r>
      <w:r w:rsidRPr="00473C85">
        <w:rPr>
          <w:sz w:val="22"/>
          <w:szCs w:val="22"/>
        </w:rPr>
        <w:fldChar w:fldCharType="end"/>
      </w:r>
      <w:r w:rsidRPr="00473C85">
        <w:rPr>
          <w:sz w:val="22"/>
          <w:szCs w:val="22"/>
        </w:rPr>
        <w:t xml:space="preserve"> and anisotropic relaxation </w:t>
      </w:r>
      <w:r w:rsidRPr="00473C85">
        <w:rPr>
          <w:sz w:val="22"/>
          <w:szCs w:val="22"/>
        </w:rPr>
        <w:fldChar w:fldCharType="begin"/>
      </w:r>
      <w:r w:rsidRPr="00473C85">
        <w:rPr>
          <w:sz w:val="22"/>
          <w:szCs w:val="22"/>
        </w:rPr>
        <w:instrText xml:space="preserve"> ADDIN EN.CITE &lt;EndNote&gt;&lt;Cite&gt;&lt;Author&gt;Yang&lt;/Author&gt;&lt;Year&gt;2013&lt;/Year&gt;&lt;RecNum&gt;311&lt;/RecNum&gt;&lt;DisplayText&gt;[15]&lt;/DisplayText&gt;&lt;record&gt;&lt;rec-number&gt;311&lt;/rec-number&gt;&lt;foreign-keys&gt;&lt;key app="EN" db-id="r0p002f0355f0geavwa5v05wvvdfpzw0fvx5" timestamp="1470914113"&gt;311&lt;/key&gt;&lt;/foreign-keys&gt;&lt;ref-type name="Journal Article"&gt;17&lt;/ref-type&gt;&lt;contributors&gt;&lt;authors&gt;&lt;author&gt;Yang, L.&lt;/author&gt;&lt;author&gt;Thomason, J. L.&lt;/author&gt;&lt;/authors&gt;&lt;/contributors&gt;&lt;titles&gt;&lt;title&gt;The thermal behaviour of glass fibre investigated by thermomechanical analysis&lt;/title&gt;&lt;secondary-title&gt;Journal of Materials Science&lt;/secondary-title&gt;&lt;/titles&gt;&lt;periodical&gt;&lt;full-title&gt;Journal of Materials Science&lt;/full-title&gt;&lt;abbr-1&gt;Journal of Materials Science&lt;/abbr-1&gt;&lt;/periodical&gt;&lt;pages&gt;5768-5775&lt;/pages&gt;&lt;volume&gt;48&lt;/volume&gt;&lt;number&gt;17&lt;/number&gt;&lt;dates&gt;&lt;year&gt;2013&lt;/year&gt;&lt;/dates&gt;&lt;isbn&gt;1573-4803&lt;/isbn&gt;&lt;label&gt;Yang2013&lt;/label&gt;&lt;work-type&gt;journal article&lt;/work-type&gt;&lt;urls&gt;&lt;related-urls&gt;&lt;url&gt;http://dx.doi.org/10.1007/s10853-013-7369-7&lt;/url&gt;&lt;/related-urls&gt;&lt;/urls&gt;&lt;electronic-resource-num&gt;10.1007/s10853-013-7369-7&lt;/electronic-resource-num&gt;&lt;/record&gt;&lt;/Cite&gt;&lt;/EndNote&gt;</w:instrText>
      </w:r>
      <w:r w:rsidRPr="00473C85">
        <w:rPr>
          <w:sz w:val="22"/>
          <w:szCs w:val="22"/>
        </w:rPr>
        <w:fldChar w:fldCharType="separate"/>
      </w:r>
      <w:r w:rsidRPr="00473C85">
        <w:rPr>
          <w:noProof/>
          <w:sz w:val="22"/>
          <w:szCs w:val="22"/>
        </w:rPr>
        <w:t>[15]</w:t>
      </w:r>
      <w:r w:rsidRPr="00473C85">
        <w:rPr>
          <w:sz w:val="22"/>
          <w:szCs w:val="22"/>
        </w:rPr>
        <w:fldChar w:fldCharType="end"/>
      </w:r>
      <w:r w:rsidRPr="00473C85">
        <w:rPr>
          <w:sz w:val="22"/>
          <w:szCs w:val="22"/>
        </w:rPr>
        <w:t xml:space="preserve">. Other studies suggest fibre weakening occurs due to the formation of surface defects/flaws when heated </w:t>
      </w:r>
      <w:r w:rsidRPr="00473C85">
        <w:rPr>
          <w:sz w:val="22"/>
          <w:szCs w:val="22"/>
        </w:rPr>
        <w:fldChar w:fldCharType="begin"/>
      </w:r>
      <w:r w:rsidRPr="00473C85">
        <w:rPr>
          <w:sz w:val="22"/>
          <w:szCs w:val="22"/>
        </w:rPr>
        <w:instrText xml:space="preserve"> ADDIN EN.CITE &lt;EndNote&gt;&lt;Cite&gt;&lt;Author&gt;Feih&lt;/Author&gt;&lt;Year&gt;2015&lt;/Year&gt;&lt;RecNum&gt;387&lt;/RecNum&gt;&lt;DisplayText&gt;[17]&lt;/DisplayText&gt;&lt;record&gt;&lt;rec-number&gt;387&lt;/rec-number&gt;&lt;foreign-keys&gt;&lt;key app="EN" db-id="r0p002f0355f0geavwa5v05wvvdfpzw0fvx5" timestamp="1481630336"&gt;387&lt;/key&gt;&lt;/foreign-keys&gt;&lt;ref-type name="Journal Article"&gt;17&lt;/ref-type&gt;&lt;contributors&gt;&lt;authors&gt;&lt;author&gt;Feih, S.&lt;/author&gt;&lt;author&gt;Mouritz, A. P.&lt;/author&gt;&lt;author&gt;Case, S. W.&lt;/author&gt;&lt;/authors&gt;&lt;/contributors&gt;&lt;titles&gt;&lt;title&gt;Determining the mechanism controlling glass fibre strength loss during thermal recycling of waste composites&lt;/title&gt;&lt;secondary-title&gt;Composites Part A: Applied Science and Manufacturing&lt;/secondary-title&gt;&lt;/titles&gt;&lt;periodical&gt;&lt;full-title&gt;Composites Part A: Applied Science and Manufacturing&lt;/full-title&gt;&lt;/periodical&gt;&lt;pages&gt;255-261&lt;/pages&gt;&lt;volume&gt;76&lt;/volume&gt;&lt;keywords&gt;&lt;keyword&gt;A. Glass fibres&lt;/keyword&gt;&lt;keyword&gt;B. Fracture toughness&lt;/keyword&gt;&lt;keyword&gt;D. Fractography&lt;/keyword&gt;&lt;keyword&gt;E. Recycling&lt;/keyword&gt;&lt;/keywords&gt;&lt;dates&gt;&lt;year&gt;2015&lt;/year&gt;&lt;pub-dates&gt;&lt;date&gt;9//&lt;/date&gt;&lt;/pub-dates&gt;&lt;/dates&gt;&lt;isbn&gt;1359-835X&lt;/isbn&gt;&lt;urls&gt;&lt;related-urls&gt;&lt;url&gt;http://www.sciencedirect.com/science/article/pii/S1359835X15002055&lt;/url&gt;&lt;/related-urls&gt;&lt;/urls&gt;&lt;electronic-resource-num&gt;http://dx.doi.org/10.1016/j.compositesa.2015.06.006&lt;/electronic-resource-num&gt;&lt;/record&gt;&lt;/Cite&gt;&lt;/EndNote&gt;</w:instrText>
      </w:r>
      <w:r w:rsidRPr="00473C85">
        <w:rPr>
          <w:sz w:val="22"/>
          <w:szCs w:val="22"/>
        </w:rPr>
        <w:fldChar w:fldCharType="separate"/>
      </w:r>
      <w:r w:rsidRPr="00473C85">
        <w:rPr>
          <w:noProof/>
          <w:sz w:val="22"/>
          <w:szCs w:val="22"/>
        </w:rPr>
        <w:t>[17]</w:t>
      </w:r>
      <w:r w:rsidRPr="00473C85">
        <w:rPr>
          <w:sz w:val="22"/>
          <w:szCs w:val="22"/>
        </w:rPr>
        <w:fldChar w:fldCharType="end"/>
      </w:r>
      <w:r w:rsidRPr="00473C85">
        <w:rPr>
          <w:sz w:val="22"/>
          <w:szCs w:val="22"/>
        </w:rPr>
        <w:t xml:space="preserve">. </w:t>
      </w:r>
    </w:p>
    <w:p w14:paraId="25B6712E" w14:textId="77777777" w:rsidR="00473C85" w:rsidRPr="00473C85" w:rsidRDefault="00473C85" w:rsidP="00473C85">
      <w:pPr>
        <w:jc w:val="both"/>
        <w:rPr>
          <w:sz w:val="22"/>
          <w:szCs w:val="22"/>
        </w:rPr>
      </w:pPr>
    </w:p>
    <w:p w14:paraId="2CABA46A" w14:textId="77777777" w:rsidR="00473C85" w:rsidRPr="00473C85" w:rsidRDefault="00473C85" w:rsidP="00473C85">
      <w:pPr>
        <w:jc w:val="both"/>
        <w:rPr>
          <w:sz w:val="22"/>
          <w:szCs w:val="22"/>
        </w:rPr>
      </w:pPr>
      <w:r w:rsidRPr="00473C85">
        <w:rPr>
          <w:sz w:val="22"/>
          <w:szCs w:val="22"/>
        </w:rPr>
        <w:t xml:space="preserve">Fluidised beds are a widely used process in numerous industrial technologies, such as catalytic cracking, gasification, drying/cooling and pneumatic transport of powders, primary due to their good heat transfer, thorough mixing ability and can operate at accurate temperatures </w:t>
      </w:r>
      <w:r w:rsidRPr="00473C85">
        <w:rPr>
          <w:sz w:val="22"/>
          <w:szCs w:val="22"/>
        </w:rPr>
        <w:fldChar w:fldCharType="begin"/>
      </w:r>
      <w:r w:rsidRPr="00473C85">
        <w:rPr>
          <w:sz w:val="22"/>
          <w:szCs w:val="22"/>
        </w:rPr>
        <w:instrText xml:space="preserve"> ADDIN EN.CITE &lt;EndNote&gt;&lt;Cite&gt;&lt;Author&gt;Kennerley&lt;/Author&gt;&lt;Year&gt;1998&lt;/Year&gt;&lt;RecNum&gt;25&lt;/RecNum&gt;&lt;DisplayText&gt;[18]&lt;/DisplayText&gt;&lt;record&gt;&lt;rec-number&gt;25&lt;/rec-number&gt;&lt;foreign-keys&gt;&lt;key app="EN" db-id="r0p002f0355f0geavwa5v05wvvdfpzw0fvx5" timestamp="1450782344"&gt;25&lt;/key&gt;&lt;/foreign-keys&gt;&lt;ref-type name="Journal Article"&gt;17&lt;/ref-type&gt;&lt;contributors&gt;&lt;authors&gt;&lt;author&gt;Kennerley, J. R.&lt;/author&gt;&lt;author&gt;Kelly, R. M.&lt;/author&gt;&lt;author&gt;Fenwick, N. J.&lt;/author&gt;&lt;author&gt;Pickering, S. J.&lt;/author&gt;&lt;author&gt;Rudd, C. D.&lt;/author&gt;&lt;/authors&gt;&lt;/contributors&gt;&lt;titles&gt;&lt;title&gt;The characterisation and reuse of glass fibres recycled from scrap composites by the action of a fluidised bed process&lt;/title&gt;&lt;secondary-title&gt;Composites Part A: Applied Science and Manufacturing&lt;/secondary-title&gt;&lt;/titles&gt;&lt;periodical&gt;&lt;full-title&gt;Composites Part A: Applied Science and Manufacturing&lt;/full-title&gt;&lt;/periodical&gt;&lt;pages&gt;839-845&lt;/pages&gt;&lt;volume&gt;29&lt;/volume&gt;&lt;number&gt;7&lt;/number&gt;&lt;keywords&gt;&lt;keyword&gt;A. glass fibres&lt;/keyword&gt;&lt;keyword&gt;E. recycling&lt;/keyword&gt;&lt;keyword&gt;E. moulding compounds&lt;/keyword&gt;&lt;keyword&gt;B. physical properties&lt;/keyword&gt;&lt;/keywords&gt;&lt;dates&gt;&lt;year&gt;1998&lt;/year&gt;&lt;pub-dates&gt;&lt;date&gt;7//&lt;/date&gt;&lt;/pub-dates&gt;&lt;/dates&gt;&lt;isbn&gt;1359-835X&lt;/isbn&gt;&lt;urls&gt;&lt;related-urls&gt;&lt;url&gt;http://www.sciencedirect.com/science/article/pii/S1359835X98000086&lt;/url&gt;&lt;/related-urls&gt;&lt;/urls&gt;&lt;electronic-resource-num&gt;http://dx.doi.org/10.1016/S1359-835X(98)00008-6&lt;/electronic-resource-num&gt;&lt;/record&gt;&lt;/Cite&gt;&lt;/EndNote&gt;</w:instrText>
      </w:r>
      <w:r w:rsidRPr="00473C85">
        <w:rPr>
          <w:sz w:val="22"/>
          <w:szCs w:val="22"/>
        </w:rPr>
        <w:fldChar w:fldCharType="separate"/>
      </w:r>
      <w:r w:rsidRPr="00473C85">
        <w:rPr>
          <w:noProof/>
          <w:sz w:val="22"/>
          <w:szCs w:val="22"/>
        </w:rPr>
        <w:t>[18]</w:t>
      </w:r>
      <w:r w:rsidRPr="00473C85">
        <w:rPr>
          <w:sz w:val="22"/>
          <w:szCs w:val="22"/>
        </w:rPr>
        <w:fldChar w:fldCharType="end"/>
      </w:r>
      <w:r w:rsidRPr="00473C85">
        <w:rPr>
          <w:sz w:val="22"/>
          <w:szCs w:val="22"/>
        </w:rPr>
        <w:t xml:space="preserve">. It has been demonstrated that the fluidised bed process as a means of thermally recycling glass fibre reinforced thermosets has many advantages such as scalability, operation continuity, contaminant tolerance and processing dissimilar polymers </w:t>
      </w:r>
      <w:r w:rsidRPr="00473C85">
        <w:rPr>
          <w:sz w:val="22"/>
          <w:szCs w:val="22"/>
        </w:rPr>
        <w:fldChar w:fldCharType="begin">
          <w:fldData xml:space="preserve">PEVuZE5vdGU+PENpdGU+PEF1dGhvcj5PbGl2ZXV4PC9BdXRob3I+PFllYXI+MjAxNTwvWWVhcj48
UmVjTnVtPjI0MTwvUmVjTnVtPjxEaXNwbGF5VGV4dD5bNCwgMTksIDIwXTwvRGlzcGxheVRleHQ+
PHJlY29yZD48cmVjLW51bWJlcj4yNDE8L3JlYy1udW1iZXI+PGZvcmVpZ24ta2V5cz48a2V5IGFw
cD0iRU4iIGRiLWlkPSJyMHAwMDJmMDM1NWYwZ2VhdndhNXYwNXd2dmRmcHp3MGZ2eDUiIHRpbWVz
dGFtcD0iMTQ1MzM5MzI2MiI+MjQxPC9rZXk+PC9mb3JlaWduLWtleXM+PHJlZi10eXBlIG5hbWU9
IkpvdXJuYWwgQXJ0aWNsZSI+MTc8L3JlZi10eXBlPjxjb250cmlidXRvcnM+PGF1dGhvcnM+PGF1
dGhvcj5PbGl2ZXV4LCBHw6lyYWxkaW5lPC9hdXRob3I+PGF1dGhvcj5EYW5keSwgTHVrZSBPLjwv
YXV0aG9yPjxhdXRob3I+TGVla2UsIEdhcnkgQS48L2F1dGhvcj48L2F1dGhvcnM+PC9jb250cmli
dXRvcnM+PHRpdGxlcz48dGl0bGU+Q3VycmVudCBzdGF0dXMgb2YgcmVjeWNsaW5nIG9mIGZpYnJl
IHJlaW5mb3JjZWQgcG9seW1lcnM6IFJldmlldyBvZiB0ZWNobm9sb2dpZXMsIHJldXNlIGFuZCBy
ZXN1bHRpbmcgcHJvcGVydGllczwvdGl0bGU+PHNlY29uZGFyeS10aXRsZT5Qcm9ncmVzcyBpbiBN
YXRlcmlhbHMgU2NpZW5jZTwvc2Vjb25kYXJ5LXRpdGxlPjwvdGl0bGVzPjxwZXJpb2RpY2FsPjxm
dWxsLXRpdGxlPlByb2dyZXNzIGluIE1hdGVyaWFscyBTY2llbmNlPC9mdWxsLXRpdGxlPjwvcGVy
aW9kaWNhbD48cGFnZXM+NjEtOTk8L3BhZ2VzPjx2b2x1bWU+NzI8L3ZvbHVtZT48a2V5d29yZHM+
PGtleXdvcmQ+UmVjeWNsaW5nIHRlY2hub2xvZ2llczwva2V5d29yZD48a2V5d29yZD5Db21wb3Np
dGUgbWF0ZXJpYWxzPC9rZXl3b3JkPjxrZXl3b3JkPkZpYnJlIHJlaW5mb3JjZWQgcG9seW1lcnM8
L2tleXdvcmQ+PGtleXdvcmQ+UmV1c2U8L2tleXdvcmQ+PGtleXdvcmQ+U3RydWN0dXJl4oCTcHJv
cGVydHkgcmVsYXRpb25zaGlwPC9rZXl3b3JkPjxrZXl3b3JkPkxpZmUgY3ljbGUgYXNzZXNzbWVu
dDwva2V5d29yZD48L2tleXdvcmRzPjxkYXRlcz48eWVhcj4yMDE1PC95ZWFyPjxwdWItZGF0ZXM+
PGRhdGU+Ny8vPC9kYXRlPjwvcHViLWRhdGVzPjwvZGF0ZXM+PGlzYm4+MDA3OS02NDI1PC9pc2Ju
Pjx1cmxzPjxyZWxhdGVkLXVybHM+PHVybD5odHRwOi8vd3d3LnNjaWVuY2VkaXJlY3QuY29tL3Nj
aWVuY2UvYXJ0aWNsZS9waWkvUzAwNzk2NDI1MTUwMDAzMTY8L3VybD48L3JlbGF0ZWQtdXJscz48
L3VybHM+PGVsZWN0cm9uaWMtcmVzb3VyY2UtbnVtPmh0dHA6Ly9keC5kb2kub3JnLzEwLjEwMTYv
ai5wbWF0c2NpLjIwMTUuMDEuMDA0PC9lbGVjdHJvbmljLXJlc291cmNlLW51bT48L3JlY29yZD48
L0NpdGU+PENpdGU+PEF1dGhvcj5QaWNrZXJpbmc8L0F1dGhvcj48WWVhcj4yMDA2PC9ZZWFyPjxS
ZWNOdW0+MjI8L1JlY051bT48cmVjb3JkPjxyZWMtbnVtYmVyPjIyPC9yZWMtbnVtYmVyPjxmb3Jl
aWduLWtleXM+PGtleSBhcHA9IkVOIiBkYi1pZD0icjBwMDAyZjAzNTVmMGdlYXZ3YTV2MDV3dnZk
ZnB6dzBmdng1IiB0aW1lc3RhbXA9IjE0NTA3ODE4MzgiPjIyPC9rZXk+PC9mb3JlaWduLWtleXM+
PHJlZi10eXBlIG5hbWU9IkpvdXJuYWwgQXJ0aWNsZSI+MTc8L3JlZi10eXBlPjxjb250cmlidXRv
cnM+PGF1dGhvcnM+PGF1dGhvcj5QaWNrZXJpbmcsIFMuIEouPC9hdXRob3I+PC9hdXRob3JzPjwv
Y29udHJpYnV0b3JzPjx0aXRsZXM+PHRpdGxlPlJlY3ljbGluZyB0ZWNobm9sb2dpZXMgZm9yIHRo
ZXJtb3NldCBjb21wb3NpdGUgbWF0ZXJpYWxz4oCUY3VycmVudCBzdGF0dXM8L3RpdGxlPjxzZWNv
bmRhcnktdGl0bGU+Q29tcG9zaXRlcyBQYXJ0IEE6IEFwcGxpZWQgU2NpZW5jZSBhbmQgTWFudWZh
Y3R1cmluZzwvc2Vjb25kYXJ5LXRpdGxlPjwvdGl0bGVzPjxwZXJpb2RpY2FsPjxmdWxsLXRpdGxl
PkNvbXBvc2l0ZXMgUGFydCBBOiBBcHBsaWVkIFNjaWVuY2UgYW5kIE1hbnVmYWN0dXJpbmc8L2Z1
bGwtdGl0bGU+PC9wZXJpb2RpY2FsPjxwYWdlcz4xMjA2LTEyMTU8L3BhZ2VzPjx2b2x1bWU+Mzc8
L3ZvbHVtZT48bnVtYmVyPjg8L251bWJlcj48a2V5d29yZHM+PGtleXdvcmQ+QS4gUG9seW1lciBt
YXRyaXggY29tcG9zaXRlczwva2V5d29yZD48a2V5d29yZD5BLiBUaGVybW9zZXR0aW5nPC9rZXl3
b3JkPjxrZXl3b3JkPkUuIFJlY3ljbGluZzwva2V5d29yZD48L2tleXdvcmRzPjxkYXRlcz48eWVh
cj4yMDA2PC95ZWFyPjxwdWItZGF0ZXM+PGRhdGU+OC8vPC9kYXRlPjwvcHViLWRhdGVzPjwvZGF0
ZXM+PGlzYm4+MTM1OS04MzVYPC9pc2JuPjx1cmxzPjxyZWxhdGVkLXVybHM+PHVybD5odHRwOi8v
d3d3LnNjaWVuY2VkaXJlY3QuY29tL3NjaWVuY2UvYXJ0aWNsZS9waWkvUzEzNTk4MzVYMDUwMDIx
MDE8L3VybD48L3JlbGF0ZWQtdXJscz48L3VybHM+PGVsZWN0cm9uaWMtcmVzb3VyY2UtbnVtPmh0
dHA6Ly9keC5kb2kub3JnLzEwLjEwMTYvai5jb21wb3NpdGVzYS4yMDA1LjA1LjAzMDwvZWxlY3Ry
b25pYy1yZXNvdXJjZS1udW0+PC9yZWNvcmQ+PC9DaXRlPjxDaXRlPjxBdXRob3I+Wmhlbmc8L0F1
dGhvcj48WWVhcj4yMDA5PC9ZZWFyPjxSZWNOdW0+MjM4PC9SZWNOdW0+PHJlY29yZD48cmVjLW51
bWJlcj4yMzg8L3JlYy1udW1iZXI+PGZvcmVpZ24ta2V5cz48a2V5IGFwcD0iRU4iIGRiLWlkPSJy
MHAwMDJmMDM1NWYwZ2VhdndhNXYwNXd2dmRmcHp3MGZ2eDUiIHRpbWVzdGFtcD0iMTQ1MzM4Mjk0
MyI+MjM4PC9rZXk+PC9mb3JlaWduLWtleXM+PHJlZi10eXBlIG5hbWU9IkpvdXJuYWwgQXJ0aWNs
ZSI+MTc8L3JlZi10eXBlPjxjb250cmlidXRvcnM+PGF1dGhvcnM+PGF1dGhvcj5aaGVuZywgWWFu
aG9uZzwvYXV0aG9yPjxhdXRob3I+U2hlbiwgWmhpZ2FuZzwvYXV0aG9yPjxhdXRob3I+TWEsIFNo
dWxpbjwvYXV0aG9yPjxhdXRob3I+Q2FpLCBDaHVqaWFuZzwvYXV0aG9yPjxhdXRob3I+Wmhhbywg
WGlhb2h1PC9hdXRob3I+PGF1dGhvcj5YaW5nLCBZdXNoYW48L2F1dGhvcj48L2F1dGhvcnM+PC9j
b250cmlidXRvcnM+PHRpdGxlcz48dGl0bGU+QSBub3ZlbCBhcHByb2FjaCB0byByZWN5Y2xpbmcg
b2YgZ2xhc3MgZmliZXJzIGZyb20gbm9ubWV0YWwgbWF0ZXJpYWxzIG9mIHdhc3RlIHByaW50ZWQg
Y2lyY3VpdCBib2FyZHM8L3RpdGxlPjxzZWNvbmRhcnktdGl0bGU+Sm91cm5hbCBvZiBIYXphcmRv
dXMgTWF0ZXJpYWxzPC9zZWNvbmRhcnktdGl0bGU+PC90aXRsZXM+PHBlcmlvZGljYWw+PGZ1bGwt
dGl0bGU+Sm91cm5hbCBvZiBIYXphcmRvdXMgTWF0ZXJpYWxzPC9mdWxsLXRpdGxlPjwvcGVyaW9k
aWNhbD48cGFnZXM+OTc4LTk4MjwvcGFnZXM+PHZvbHVtZT4xNzA8L3ZvbHVtZT48bnVtYmVyPjLi
gJMzPC9udW1iZXI+PGtleXdvcmRzPjxrZXl3b3JkPlJlY3ljbGluZzwva2V5d29yZD48a2V5d29y
ZD5HbGFzcyBmaWJlcnM8L2tleXdvcmQ+PGtleXdvcmQ+V2FzdGUgcHJpbnRlZCBjaXJjdWl0IGJv
YXJkczwva2V5d29yZD48a2V5d29yZD5GbHVpZGl6ZWQgYmVkIHByb2Nlc3MgdGVjaG5vbG9neTwv
a2V5d29yZD48a2V5d29yZD5DaGFyYWN0ZXJpemF0aW9uPC9rZXl3b3JkPjwva2V5d29yZHM+PGRh
dGVzPjx5ZWFyPjIwMDk8L3llYXI+PHB1Yi1kYXRlcz48ZGF0ZT4xMC8zMC88L2RhdGU+PC9wdWIt
ZGF0ZXM+PC9kYXRlcz48aXNibj4wMzA0LTM4OTQ8L2lzYm4+PHVybHM+PHJlbGF0ZWQtdXJscz48
dXJsPmh0dHA6Ly93d3cuc2NpZW5jZWRpcmVjdC5jb20vc2NpZW5jZS9hcnRpY2xlL3BpaS9TMDMw
NDM4OTQwOTAwODE3NjwvdXJsPjwvcmVsYXRlZC11cmxzPjwvdXJscz48ZWxlY3Ryb25pYy1yZXNv
dXJjZS1udW0+aHR0cDovL2R4LmRvaS5vcmcvMTAuMTAxNi9qLmpoYXptYXQuMjAwOS4wNS4wNjU8
L2VsZWN0cm9uaWMtcmVzb3VyY2UtbnVtPjwvcmVjb3JkPjwvQ2l0ZT48L0VuZE5vdGU+AG==
</w:fldData>
        </w:fldChar>
      </w:r>
      <w:r w:rsidRPr="00473C85">
        <w:rPr>
          <w:sz w:val="22"/>
          <w:szCs w:val="22"/>
        </w:rPr>
        <w:instrText xml:space="preserve"> ADDIN EN.CITE </w:instrText>
      </w:r>
      <w:r w:rsidRPr="00473C85">
        <w:rPr>
          <w:sz w:val="22"/>
          <w:szCs w:val="22"/>
        </w:rPr>
        <w:fldChar w:fldCharType="begin">
          <w:fldData xml:space="preserve">PEVuZE5vdGU+PENpdGU+PEF1dGhvcj5PbGl2ZXV4PC9BdXRob3I+PFllYXI+MjAxNTwvWWVhcj48
UmVjTnVtPjI0MTwvUmVjTnVtPjxEaXNwbGF5VGV4dD5bNCwgMTksIDIwXTwvRGlzcGxheVRleHQ+
PHJlY29yZD48cmVjLW51bWJlcj4yNDE8L3JlYy1udW1iZXI+PGZvcmVpZ24ta2V5cz48a2V5IGFw
cD0iRU4iIGRiLWlkPSJyMHAwMDJmMDM1NWYwZ2VhdndhNXYwNXd2dmRmcHp3MGZ2eDUiIHRpbWVz
dGFtcD0iMTQ1MzM5MzI2MiI+MjQxPC9rZXk+PC9mb3JlaWduLWtleXM+PHJlZi10eXBlIG5hbWU9
IkpvdXJuYWwgQXJ0aWNsZSI+MTc8L3JlZi10eXBlPjxjb250cmlidXRvcnM+PGF1dGhvcnM+PGF1
dGhvcj5PbGl2ZXV4LCBHw6lyYWxkaW5lPC9hdXRob3I+PGF1dGhvcj5EYW5keSwgTHVrZSBPLjwv
YXV0aG9yPjxhdXRob3I+TGVla2UsIEdhcnkgQS48L2F1dGhvcj48L2F1dGhvcnM+PC9jb250cmli
dXRvcnM+PHRpdGxlcz48dGl0bGU+Q3VycmVudCBzdGF0dXMgb2YgcmVjeWNsaW5nIG9mIGZpYnJl
IHJlaW5mb3JjZWQgcG9seW1lcnM6IFJldmlldyBvZiB0ZWNobm9sb2dpZXMsIHJldXNlIGFuZCBy
ZXN1bHRpbmcgcHJvcGVydGllczwvdGl0bGU+PHNlY29uZGFyeS10aXRsZT5Qcm9ncmVzcyBpbiBN
YXRlcmlhbHMgU2NpZW5jZTwvc2Vjb25kYXJ5LXRpdGxlPjwvdGl0bGVzPjxwZXJpb2RpY2FsPjxm
dWxsLXRpdGxlPlByb2dyZXNzIGluIE1hdGVyaWFscyBTY2llbmNlPC9mdWxsLXRpdGxlPjwvcGVy
aW9kaWNhbD48cGFnZXM+NjEtOTk8L3BhZ2VzPjx2b2x1bWU+NzI8L3ZvbHVtZT48a2V5d29yZHM+
PGtleXdvcmQ+UmVjeWNsaW5nIHRlY2hub2xvZ2llczwva2V5d29yZD48a2V5d29yZD5Db21wb3Np
dGUgbWF0ZXJpYWxzPC9rZXl3b3JkPjxrZXl3b3JkPkZpYnJlIHJlaW5mb3JjZWQgcG9seW1lcnM8
L2tleXdvcmQ+PGtleXdvcmQ+UmV1c2U8L2tleXdvcmQ+PGtleXdvcmQ+U3RydWN0dXJl4oCTcHJv
cGVydHkgcmVsYXRpb25zaGlwPC9rZXl3b3JkPjxrZXl3b3JkPkxpZmUgY3ljbGUgYXNzZXNzbWVu
dDwva2V5d29yZD48L2tleXdvcmRzPjxkYXRlcz48eWVhcj4yMDE1PC95ZWFyPjxwdWItZGF0ZXM+
PGRhdGU+Ny8vPC9kYXRlPjwvcHViLWRhdGVzPjwvZGF0ZXM+PGlzYm4+MDA3OS02NDI1PC9pc2Ju
Pjx1cmxzPjxyZWxhdGVkLXVybHM+PHVybD5odHRwOi8vd3d3LnNjaWVuY2VkaXJlY3QuY29tL3Nj
aWVuY2UvYXJ0aWNsZS9waWkvUzAwNzk2NDI1MTUwMDAzMTY8L3VybD48L3JlbGF0ZWQtdXJscz48
L3VybHM+PGVsZWN0cm9uaWMtcmVzb3VyY2UtbnVtPmh0dHA6Ly9keC5kb2kub3JnLzEwLjEwMTYv
ai5wbWF0c2NpLjIwMTUuMDEuMDA0PC9lbGVjdHJvbmljLXJlc291cmNlLW51bT48L3JlY29yZD48
L0NpdGU+PENpdGU+PEF1dGhvcj5QaWNrZXJpbmc8L0F1dGhvcj48WWVhcj4yMDA2PC9ZZWFyPjxS
ZWNOdW0+MjI8L1JlY051bT48cmVjb3JkPjxyZWMtbnVtYmVyPjIyPC9yZWMtbnVtYmVyPjxmb3Jl
aWduLWtleXM+PGtleSBhcHA9IkVOIiBkYi1pZD0icjBwMDAyZjAzNTVmMGdlYXZ3YTV2MDV3dnZk
ZnB6dzBmdng1IiB0aW1lc3RhbXA9IjE0NTA3ODE4MzgiPjIyPC9rZXk+PC9mb3JlaWduLWtleXM+
PHJlZi10eXBlIG5hbWU9IkpvdXJuYWwgQXJ0aWNsZSI+MTc8L3JlZi10eXBlPjxjb250cmlidXRv
cnM+PGF1dGhvcnM+PGF1dGhvcj5QaWNrZXJpbmcsIFMuIEouPC9hdXRob3I+PC9hdXRob3JzPjwv
Y29udHJpYnV0b3JzPjx0aXRsZXM+PHRpdGxlPlJlY3ljbGluZyB0ZWNobm9sb2dpZXMgZm9yIHRo
ZXJtb3NldCBjb21wb3NpdGUgbWF0ZXJpYWxz4oCUY3VycmVudCBzdGF0dXM8L3RpdGxlPjxzZWNv
bmRhcnktdGl0bGU+Q29tcG9zaXRlcyBQYXJ0IEE6IEFwcGxpZWQgU2NpZW5jZSBhbmQgTWFudWZh
Y3R1cmluZzwvc2Vjb25kYXJ5LXRpdGxlPjwvdGl0bGVzPjxwZXJpb2RpY2FsPjxmdWxsLXRpdGxl
PkNvbXBvc2l0ZXMgUGFydCBBOiBBcHBsaWVkIFNjaWVuY2UgYW5kIE1hbnVmYWN0dXJpbmc8L2Z1
bGwtdGl0bGU+PC9wZXJpb2RpY2FsPjxwYWdlcz4xMjA2LTEyMTU8L3BhZ2VzPjx2b2x1bWU+Mzc8
L3ZvbHVtZT48bnVtYmVyPjg8L251bWJlcj48a2V5d29yZHM+PGtleXdvcmQ+QS4gUG9seW1lciBt
YXRyaXggY29tcG9zaXRlczwva2V5d29yZD48a2V5d29yZD5BLiBUaGVybW9zZXR0aW5nPC9rZXl3
b3JkPjxrZXl3b3JkPkUuIFJlY3ljbGluZzwva2V5d29yZD48L2tleXdvcmRzPjxkYXRlcz48eWVh
cj4yMDA2PC95ZWFyPjxwdWItZGF0ZXM+PGRhdGU+OC8vPC9kYXRlPjwvcHViLWRhdGVzPjwvZGF0
ZXM+PGlzYm4+MTM1OS04MzVYPC9pc2JuPjx1cmxzPjxyZWxhdGVkLXVybHM+PHVybD5odHRwOi8v
d3d3LnNjaWVuY2VkaXJlY3QuY29tL3NjaWVuY2UvYXJ0aWNsZS9waWkvUzEzNTk4MzVYMDUwMDIx
MDE8L3VybD48L3JlbGF0ZWQtdXJscz48L3VybHM+PGVsZWN0cm9uaWMtcmVzb3VyY2UtbnVtPmh0
dHA6Ly9keC5kb2kub3JnLzEwLjEwMTYvai5jb21wb3NpdGVzYS4yMDA1LjA1LjAzMDwvZWxlY3Ry
b25pYy1yZXNvdXJjZS1udW0+PC9yZWNvcmQ+PC9DaXRlPjxDaXRlPjxBdXRob3I+Wmhlbmc8L0F1
dGhvcj48WWVhcj4yMDA5PC9ZZWFyPjxSZWNOdW0+MjM4PC9SZWNOdW0+PHJlY29yZD48cmVjLW51
bWJlcj4yMzg8L3JlYy1udW1iZXI+PGZvcmVpZ24ta2V5cz48a2V5IGFwcD0iRU4iIGRiLWlkPSJy
MHAwMDJmMDM1NWYwZ2VhdndhNXYwNXd2dmRmcHp3MGZ2eDUiIHRpbWVzdGFtcD0iMTQ1MzM4Mjk0
MyI+MjM4PC9rZXk+PC9mb3JlaWduLWtleXM+PHJlZi10eXBlIG5hbWU9IkpvdXJuYWwgQXJ0aWNs
ZSI+MTc8L3JlZi10eXBlPjxjb250cmlidXRvcnM+PGF1dGhvcnM+PGF1dGhvcj5aaGVuZywgWWFu
aG9uZzwvYXV0aG9yPjxhdXRob3I+U2hlbiwgWmhpZ2FuZzwvYXV0aG9yPjxhdXRob3I+TWEsIFNo
dWxpbjwvYXV0aG9yPjxhdXRob3I+Q2FpLCBDaHVqaWFuZzwvYXV0aG9yPjxhdXRob3I+Wmhhbywg
WGlhb2h1PC9hdXRob3I+PGF1dGhvcj5YaW5nLCBZdXNoYW48L2F1dGhvcj48L2F1dGhvcnM+PC9j
b250cmlidXRvcnM+PHRpdGxlcz48dGl0bGU+QSBub3ZlbCBhcHByb2FjaCB0byByZWN5Y2xpbmcg
b2YgZ2xhc3MgZmliZXJzIGZyb20gbm9ubWV0YWwgbWF0ZXJpYWxzIG9mIHdhc3RlIHByaW50ZWQg
Y2lyY3VpdCBib2FyZHM8L3RpdGxlPjxzZWNvbmRhcnktdGl0bGU+Sm91cm5hbCBvZiBIYXphcmRv
dXMgTWF0ZXJpYWxzPC9zZWNvbmRhcnktdGl0bGU+PC90aXRsZXM+PHBlcmlvZGljYWw+PGZ1bGwt
dGl0bGU+Sm91cm5hbCBvZiBIYXphcmRvdXMgTWF0ZXJpYWxzPC9mdWxsLXRpdGxlPjwvcGVyaW9k
aWNhbD48cGFnZXM+OTc4LTk4MjwvcGFnZXM+PHZvbHVtZT4xNzA8L3ZvbHVtZT48bnVtYmVyPjLi
gJMzPC9udW1iZXI+PGtleXdvcmRzPjxrZXl3b3JkPlJlY3ljbGluZzwva2V5d29yZD48a2V5d29y
ZD5HbGFzcyBmaWJlcnM8L2tleXdvcmQ+PGtleXdvcmQ+V2FzdGUgcHJpbnRlZCBjaXJjdWl0IGJv
YXJkczwva2V5d29yZD48a2V5d29yZD5GbHVpZGl6ZWQgYmVkIHByb2Nlc3MgdGVjaG5vbG9neTwv
a2V5d29yZD48a2V5d29yZD5DaGFyYWN0ZXJpemF0aW9uPC9rZXl3b3JkPjwva2V5d29yZHM+PGRh
dGVzPjx5ZWFyPjIwMDk8L3llYXI+PHB1Yi1kYXRlcz48ZGF0ZT4xMC8zMC88L2RhdGU+PC9wdWIt
ZGF0ZXM+PC9kYXRlcz48aXNibj4wMzA0LTM4OTQ8L2lzYm4+PHVybHM+PHJlbGF0ZWQtdXJscz48
dXJsPmh0dHA6Ly93d3cuc2NpZW5jZWRpcmVjdC5jb20vc2NpZW5jZS9hcnRpY2xlL3BpaS9TMDMw
NDM4OTQwOTAwODE3NjwvdXJsPjwvcmVsYXRlZC11cmxzPjwvdXJscz48ZWxlY3Ryb25pYy1yZXNv
dXJjZS1udW0+aHR0cDovL2R4LmRvaS5vcmcvMTAuMTAxNi9qLmpoYXptYXQuMjAwOS4wNS4wNjU8
L2VsZWN0cm9uaWMtcmVzb3VyY2UtbnVtPjwvcmVjb3JkPjwvQ2l0ZT48L0VuZE5vdGU+AG==
</w:fldData>
        </w:fldChar>
      </w:r>
      <w:r w:rsidRPr="00473C85">
        <w:rPr>
          <w:sz w:val="22"/>
          <w:szCs w:val="22"/>
        </w:rPr>
        <w:instrText xml:space="preserve"> ADDIN EN.CITE.DATA </w:instrText>
      </w:r>
      <w:r w:rsidRPr="00473C85">
        <w:rPr>
          <w:sz w:val="22"/>
          <w:szCs w:val="22"/>
        </w:rPr>
      </w:r>
      <w:r w:rsidRPr="00473C85">
        <w:rPr>
          <w:sz w:val="22"/>
          <w:szCs w:val="22"/>
        </w:rPr>
        <w:fldChar w:fldCharType="end"/>
      </w:r>
      <w:r w:rsidRPr="00473C85">
        <w:rPr>
          <w:sz w:val="22"/>
          <w:szCs w:val="22"/>
        </w:rPr>
      </w:r>
      <w:r w:rsidRPr="00473C85">
        <w:rPr>
          <w:sz w:val="22"/>
          <w:szCs w:val="22"/>
        </w:rPr>
        <w:fldChar w:fldCharType="separate"/>
      </w:r>
      <w:r w:rsidRPr="00473C85">
        <w:rPr>
          <w:noProof/>
          <w:sz w:val="22"/>
          <w:szCs w:val="22"/>
        </w:rPr>
        <w:t>[4, 19, 20]</w:t>
      </w:r>
      <w:r w:rsidRPr="00473C85">
        <w:rPr>
          <w:sz w:val="22"/>
          <w:szCs w:val="22"/>
        </w:rPr>
        <w:fldChar w:fldCharType="end"/>
      </w:r>
      <w:r w:rsidRPr="00473C85">
        <w:rPr>
          <w:sz w:val="22"/>
          <w:szCs w:val="22"/>
        </w:rPr>
        <w:t>. The process involves thermally degrading the polymer matrix and liberating the reinforcement fibres, which are subsequently collected. Oxygen is present in the fluidising medium (typically air) in order to diminish char residue on the recycled fibres. High operating temperatures, excellent gas-solid heat transfer, a constant supply of oxygen and attrition allows for rapid decomposition of the polymer matrix. The polymer volatiles can subsequently be fully degraded and their energy reclaimed.</w:t>
      </w:r>
    </w:p>
    <w:p w14:paraId="4FCF4E40" w14:textId="77777777" w:rsidR="00473C85" w:rsidRPr="00473C85" w:rsidRDefault="00473C85" w:rsidP="00473C85">
      <w:pPr>
        <w:jc w:val="both"/>
        <w:rPr>
          <w:sz w:val="22"/>
          <w:szCs w:val="22"/>
        </w:rPr>
      </w:pPr>
    </w:p>
    <w:p w14:paraId="5EF9BBA0" w14:textId="77777777" w:rsidR="00473C85" w:rsidRPr="00473C85" w:rsidRDefault="00473C85" w:rsidP="00473C85">
      <w:pPr>
        <w:jc w:val="both"/>
        <w:rPr>
          <w:sz w:val="22"/>
          <w:szCs w:val="22"/>
        </w:rPr>
      </w:pPr>
      <w:r w:rsidRPr="00473C85">
        <w:rPr>
          <w:sz w:val="22"/>
          <w:szCs w:val="22"/>
        </w:rPr>
        <w:t xml:space="preserve">In order to aid thermoset matrix decomposition and reduce energy input, it is proposed that an oxide catalyst could potentially be integrated within a fluidised bed system to assist the polymer combustion process. This technology could have the advantage of lowering the temperature required for thermal decomposition and therefore decrease the energy consumption and running costs of the recycling process. </w:t>
      </w:r>
    </w:p>
    <w:p w14:paraId="2D9FC2D1" w14:textId="77777777" w:rsidR="00473C85" w:rsidRPr="00473C85" w:rsidRDefault="00473C85" w:rsidP="00473C85">
      <w:pPr>
        <w:jc w:val="both"/>
        <w:rPr>
          <w:sz w:val="22"/>
          <w:szCs w:val="22"/>
        </w:rPr>
      </w:pPr>
    </w:p>
    <w:p w14:paraId="65018FA9" w14:textId="77777777" w:rsidR="00473C85" w:rsidRPr="00473C85" w:rsidRDefault="00473C85" w:rsidP="00473C85">
      <w:pPr>
        <w:jc w:val="both"/>
        <w:rPr>
          <w:sz w:val="22"/>
          <w:szCs w:val="22"/>
        </w:rPr>
      </w:pPr>
      <w:r w:rsidRPr="00473C85">
        <w:rPr>
          <w:sz w:val="22"/>
          <w:szCs w:val="22"/>
        </w:rPr>
        <w:t xml:space="preserve">Metal oxides encompass a widely used category of solid catalyst with transition metal oxides being utilised in many organic reactions </w:t>
      </w:r>
      <w:r w:rsidRPr="00473C85">
        <w:rPr>
          <w:sz w:val="22"/>
          <w:szCs w:val="22"/>
        </w:rPr>
        <w:fldChar w:fldCharType="begin"/>
      </w:r>
      <w:r w:rsidRPr="00473C85">
        <w:rPr>
          <w:sz w:val="22"/>
          <w:szCs w:val="22"/>
        </w:rPr>
        <w:instrText xml:space="preserve"> ADDIN EN.CITE &lt;EndNote&gt;&lt;Cite&gt;&lt;Author&gt;Gawande&lt;/Author&gt;&lt;Year&gt;2012&lt;/Year&gt;&lt;RecNum&gt;272&lt;/RecNum&gt;&lt;DisplayText&gt;[21]&lt;/DisplayText&gt;&lt;record&gt;&lt;rec-number&gt;272&lt;/rec-number&gt;&lt;foreign-keys&gt;&lt;key app="EN" db-id="r0p002f0355f0geavwa5v05wvvdfpzw0fvx5" timestamp="1460640663"&gt;272&lt;/key&gt;&lt;/foreign-keys&gt;&lt;ref-type name="Journal Article"&gt;17&lt;/ref-type&gt;&lt;contributors&gt;&lt;authors&gt;&lt;author&gt;Gawande, Manoj B.&lt;/author&gt;&lt;author&gt;Pandey, Rajesh K.&lt;/author&gt;&lt;author&gt;Jayaram, Radha V.&lt;/author&gt;&lt;/authors&gt;&lt;/contributors&gt;&lt;titles&gt;&lt;title&gt;Role of mixed metal oxides in catalysis science-versatile applications in organic synthesis&lt;/title&gt;&lt;secondary-title&gt;Catalysis Science &amp;amp; Technology&lt;/secondary-title&gt;&lt;/titles&gt;&lt;periodical&gt;&lt;full-title&gt;Catalysis Science &amp;amp; Technology&lt;/full-title&gt;&lt;/periodical&gt;&lt;pages&gt;1113-1125&lt;/pages&gt;&lt;volume&gt;2&lt;/volume&gt;&lt;number&gt;6&lt;/number&gt;&lt;dates&gt;&lt;year&gt;2012&lt;/year&gt;&lt;/dates&gt;&lt;publisher&gt;The Royal Society of Chemistry&lt;/publisher&gt;&lt;isbn&gt;2044-4753&lt;/isbn&gt;&lt;work-type&gt;10.1039/C2CY00490A&lt;/work-type&gt;&lt;urls&gt;&lt;related-urls&gt;&lt;url&gt;http://dx.doi.org/10.1039/C2CY00490A&lt;/url&gt;&lt;/related-urls&gt;&lt;/urls&gt;&lt;electronic-resource-num&gt;10.1039/C2CY00490A&lt;/electronic-resource-num&gt;&lt;/record&gt;&lt;/Cite&gt;&lt;/EndNote&gt;</w:instrText>
      </w:r>
      <w:r w:rsidRPr="00473C85">
        <w:rPr>
          <w:sz w:val="22"/>
          <w:szCs w:val="22"/>
        </w:rPr>
        <w:fldChar w:fldCharType="separate"/>
      </w:r>
      <w:r w:rsidRPr="00473C85">
        <w:rPr>
          <w:noProof/>
          <w:sz w:val="22"/>
          <w:szCs w:val="22"/>
        </w:rPr>
        <w:t>[21]</w:t>
      </w:r>
      <w:r w:rsidRPr="00473C85">
        <w:rPr>
          <w:sz w:val="22"/>
          <w:szCs w:val="22"/>
        </w:rPr>
        <w:fldChar w:fldCharType="end"/>
      </w:r>
      <w:r w:rsidRPr="00473C85">
        <w:rPr>
          <w:sz w:val="22"/>
          <w:szCs w:val="22"/>
        </w:rPr>
        <w:t>. The following typical redox mechanism describes the catalytic oxidation reactions on metal oxides:</w:t>
      </w:r>
    </w:p>
    <w:p w14:paraId="07F12808" w14:textId="77777777" w:rsidR="00473C85" w:rsidRPr="00473C85" w:rsidRDefault="00473C85" w:rsidP="00473C85">
      <w:pPr>
        <w:rPr>
          <w:sz w:val="22"/>
          <w:szCs w:val="22"/>
        </w:rPr>
      </w:pPr>
      <m:oMathPara>
        <m:oMath>
          <m:r>
            <w:rPr>
              <w:rFonts w:ascii="Cambria Math" w:hAnsi="Cambria Math"/>
              <w:sz w:val="22"/>
              <w:szCs w:val="22"/>
            </w:rPr>
            <m:t>Me</m:t>
          </m:r>
          <m:r>
            <m:rPr>
              <m:sty m:val="p"/>
            </m:rPr>
            <w:rPr>
              <w:rFonts w:ascii="Cambria Math" w:hAnsi="Cambria Math"/>
              <w:sz w:val="22"/>
              <w:szCs w:val="22"/>
            </w:rPr>
            <m:t>-</m:t>
          </m:r>
          <m:r>
            <w:rPr>
              <w:rFonts w:ascii="Cambria Math" w:hAnsi="Cambria Math"/>
              <w:sz w:val="22"/>
              <w:szCs w:val="22"/>
            </w:rPr>
            <m:t>O</m:t>
          </m:r>
          <m:r>
            <m:rPr>
              <m:sty m:val="p"/>
            </m:rPr>
            <w:rPr>
              <w:rFonts w:ascii="Cambria Math" w:hAnsi="Cambria Math"/>
              <w:sz w:val="22"/>
              <w:szCs w:val="22"/>
            </w:rPr>
            <m:t>+</m:t>
          </m:r>
          <m:r>
            <w:rPr>
              <w:rFonts w:ascii="Cambria Math" w:hAnsi="Cambria Math"/>
              <w:sz w:val="22"/>
              <w:szCs w:val="22"/>
            </w:rPr>
            <m:t>Red</m:t>
          </m:r>
          <m:r>
            <m:rPr>
              <m:sty m:val="p"/>
            </m:rPr>
            <w:rPr>
              <w:rFonts w:ascii="Cambria Math" w:hAnsi="Cambria Math"/>
              <w:sz w:val="22"/>
              <w:szCs w:val="22"/>
            </w:rPr>
            <m:t>→</m:t>
          </m:r>
          <m:r>
            <w:rPr>
              <w:rFonts w:ascii="Cambria Math" w:hAnsi="Cambria Math"/>
              <w:sz w:val="22"/>
              <w:szCs w:val="22"/>
            </w:rPr>
            <m:t>Red</m:t>
          </m:r>
          <m:r>
            <m:rPr>
              <m:sty m:val="p"/>
            </m:rPr>
            <w:rPr>
              <w:rFonts w:ascii="Cambria Math" w:hAnsi="Cambria Math"/>
              <w:sz w:val="22"/>
              <w:szCs w:val="22"/>
            </w:rPr>
            <m:t>-</m:t>
          </m:r>
          <m:r>
            <w:rPr>
              <w:rFonts w:ascii="Cambria Math" w:hAnsi="Cambria Math"/>
              <w:sz w:val="22"/>
              <w:szCs w:val="22"/>
            </w:rPr>
            <m:t>O</m:t>
          </m:r>
          <m:r>
            <m:rPr>
              <m:sty m:val="p"/>
            </m:rPr>
            <w:rPr>
              <w:rFonts w:ascii="Cambria Math" w:hAnsi="Cambria Math"/>
              <w:sz w:val="22"/>
              <w:szCs w:val="22"/>
            </w:rPr>
            <w:br/>
          </m:r>
        </m:oMath>
        <m:oMath>
          <m:r>
            <w:rPr>
              <w:rFonts w:ascii="Cambria Math" w:hAnsi="Cambria Math"/>
              <w:sz w:val="22"/>
              <w:szCs w:val="22"/>
            </w:rPr>
            <m:t>Me</m:t>
          </m:r>
          <m:r>
            <m:rPr>
              <m:sty m:val="p"/>
            </m:rPr>
            <w:rPr>
              <w:rFonts w:ascii="Cambria Math" w:hAnsi="Cambria Math"/>
              <w:sz w:val="22"/>
              <w:szCs w:val="22"/>
            </w:rPr>
            <m:t xml:space="preserve">+  </m:t>
          </m:r>
          <m:r>
            <w:rPr>
              <w:rFonts w:ascii="Cambria Math" w:hAnsi="Cambria Math"/>
              <w:sz w:val="22"/>
              <w:szCs w:val="22"/>
            </w:rPr>
            <m:t>Ox</m:t>
          </m:r>
          <m:r>
            <m:rPr>
              <m:sty m:val="p"/>
            </m:rPr>
            <w:rPr>
              <w:rFonts w:ascii="Cambria Math" w:hAnsi="Cambria Math"/>
              <w:sz w:val="22"/>
              <w:szCs w:val="22"/>
            </w:rPr>
            <m:t>-</m:t>
          </m:r>
          <m:r>
            <w:rPr>
              <w:rFonts w:ascii="Cambria Math" w:hAnsi="Cambria Math"/>
              <w:sz w:val="22"/>
              <w:szCs w:val="22"/>
            </w:rPr>
            <m:t>O</m:t>
          </m:r>
          <m:r>
            <m:rPr>
              <m:sty m:val="p"/>
            </m:rPr>
            <w:rPr>
              <w:rFonts w:ascii="Cambria Math" w:hAnsi="Cambria Math"/>
              <w:sz w:val="22"/>
              <w:szCs w:val="22"/>
            </w:rPr>
            <m:t>→</m:t>
          </m:r>
          <m:r>
            <w:rPr>
              <w:rFonts w:ascii="Cambria Math" w:hAnsi="Cambria Math"/>
              <w:sz w:val="22"/>
              <w:szCs w:val="22"/>
            </w:rPr>
            <m:t>Me</m:t>
          </m:r>
          <m:r>
            <m:rPr>
              <m:sty m:val="p"/>
            </m:rPr>
            <w:rPr>
              <w:rFonts w:ascii="Cambria Math" w:hAnsi="Cambria Math"/>
              <w:sz w:val="22"/>
              <w:szCs w:val="22"/>
            </w:rPr>
            <m:t>-</m:t>
          </m:r>
          <m:r>
            <w:rPr>
              <w:rFonts w:ascii="Cambria Math" w:hAnsi="Cambria Math"/>
              <w:sz w:val="22"/>
              <w:szCs w:val="22"/>
            </w:rPr>
            <m:t>O</m:t>
          </m:r>
          <m:r>
            <m:rPr>
              <m:sty m:val="p"/>
            </m:rPr>
            <w:rPr>
              <w:rFonts w:ascii="Cambria Math" w:hAnsi="Cambria Math"/>
              <w:sz w:val="22"/>
              <w:szCs w:val="22"/>
            </w:rPr>
            <m:t>+</m:t>
          </m:r>
          <m:r>
            <w:rPr>
              <w:rFonts w:ascii="Cambria Math" w:hAnsi="Cambria Math"/>
              <w:sz w:val="22"/>
              <w:szCs w:val="22"/>
            </w:rPr>
            <m:t>Ox</m:t>
          </m:r>
        </m:oMath>
      </m:oMathPara>
    </w:p>
    <w:p w14:paraId="49996205" w14:textId="77777777" w:rsidR="00473C85" w:rsidRPr="00473C85" w:rsidRDefault="00473C85" w:rsidP="00473C85">
      <w:pPr>
        <w:jc w:val="both"/>
        <w:rPr>
          <w:rFonts w:eastAsiaTheme="minorEastAsia"/>
          <w:sz w:val="22"/>
          <w:szCs w:val="22"/>
        </w:rPr>
      </w:pPr>
      <w:r w:rsidRPr="00473C85">
        <w:rPr>
          <w:rFonts w:eastAsiaTheme="minorEastAsia"/>
          <w:sz w:val="22"/>
          <w:szCs w:val="22"/>
        </w:rPr>
        <w:t>Initially a reductant (</w:t>
      </w:r>
      <m:oMath>
        <m:r>
          <w:rPr>
            <w:rFonts w:ascii="Cambria Math" w:eastAsiaTheme="minorEastAsia" w:hAnsi="Cambria Math"/>
            <w:sz w:val="22"/>
            <w:szCs w:val="22"/>
          </w:rPr>
          <m:t>Red</m:t>
        </m:r>
      </m:oMath>
      <w:r w:rsidRPr="00473C85">
        <w:rPr>
          <w:rFonts w:eastAsiaTheme="minorEastAsia"/>
          <w:sz w:val="22"/>
          <w:szCs w:val="22"/>
        </w:rPr>
        <w:t>) reduces the metal oxide surface (</w:t>
      </w:r>
      <m:oMath>
        <m:r>
          <w:rPr>
            <w:rFonts w:ascii="Cambria Math" w:eastAsiaTheme="minorEastAsia" w:hAnsi="Cambria Math"/>
            <w:sz w:val="22"/>
            <w:szCs w:val="22"/>
          </w:rPr>
          <m:t>Me-O</m:t>
        </m:r>
      </m:oMath>
      <w:r w:rsidRPr="00473C85">
        <w:rPr>
          <w:rFonts w:eastAsiaTheme="minorEastAsia"/>
          <w:sz w:val="22"/>
          <w:szCs w:val="22"/>
        </w:rPr>
        <w:t>). It returns to its original state after re-oxidation by an oxidant (</w:t>
      </w:r>
      <m:oMath>
        <m:r>
          <w:rPr>
            <w:rFonts w:ascii="Cambria Math" w:eastAsiaTheme="minorEastAsia" w:hAnsi="Cambria Math"/>
            <w:sz w:val="22"/>
            <w:szCs w:val="22"/>
          </w:rPr>
          <m:t>Ox-O</m:t>
        </m:r>
      </m:oMath>
      <w:r w:rsidRPr="00473C85">
        <w:rPr>
          <w:rFonts w:eastAsiaTheme="minorEastAsia"/>
          <w:sz w:val="22"/>
          <w:szCs w:val="22"/>
        </w:rPr>
        <w:t xml:space="preserve">) </w:t>
      </w:r>
      <w:r w:rsidRPr="00473C85">
        <w:rPr>
          <w:rFonts w:eastAsiaTheme="minorEastAsia"/>
          <w:sz w:val="22"/>
          <w:szCs w:val="22"/>
        </w:rPr>
        <w:fldChar w:fldCharType="begin"/>
      </w:r>
      <w:r w:rsidRPr="00473C85">
        <w:rPr>
          <w:rFonts w:eastAsiaTheme="minorEastAsia"/>
          <w:sz w:val="22"/>
          <w:szCs w:val="22"/>
        </w:rPr>
        <w:instrText xml:space="preserve"> ADDIN EN.CITE &lt;EndNote&gt;&lt;Cite&gt;&lt;Author&gt;Tschope&lt;/Author&gt;&lt;Year&gt;1995&lt;/Year&gt;&lt;RecNum&gt;94&lt;/RecNum&gt;&lt;DisplayText&gt;[22]&lt;/DisplayText&gt;&lt;record&gt;&lt;rec-number&gt;94&lt;/rec-number&gt;&lt;foreign-keys&gt;&lt;key app="EN" db-id="r0p002f0355f0geavwa5v05wvvdfpzw0fvx5" timestamp="1450796059"&gt;94&lt;/key&gt;&lt;/foreign-keys&gt;&lt;ref-type name="Journal Article"&gt;17&lt;/ref-type&gt;&lt;contributors&gt;&lt;authors&gt;&lt;author&gt;Tschope, A.&lt;/author&gt;&lt;author&gt;Liu, W.&lt;/author&gt;&lt;author&gt;Flytzanistephanopoulos, M.&lt;/author&gt;&lt;author&gt;Ying, J. Y.&lt;/author&gt;&lt;/authors&gt;&lt;/contributors&gt;&lt;titles&gt;&lt;title&gt;Redox Activity of Nonstoichiometric Cerium Oxide-Based Nanocrystalline Catalysts&lt;/title&gt;&lt;secondary-title&gt;Journal of Catalysis&lt;/secondary-title&gt;&lt;/titles&gt;&lt;periodical&gt;&lt;full-title&gt;Journal of Catalysis&lt;/full-title&gt;&lt;/periodical&gt;&lt;pages&gt;42-50&lt;/pages&gt;&lt;volume&gt;157&lt;/volume&gt;&lt;number&gt;1&lt;/number&gt;&lt;dates&gt;&lt;year&gt;1995&lt;/year&gt;&lt;pub-dates&gt;&lt;date&gt;11//&lt;/date&gt;&lt;/pub-dates&gt;&lt;/dates&gt;&lt;isbn&gt;0021-9517&lt;/isbn&gt;&lt;urls&gt;&lt;related-urls&gt;&lt;url&gt;http://www.sciencedirect.com/science/article/pii/S0021951785712663&lt;/url&gt;&lt;/related-urls&gt;&lt;/urls&gt;&lt;electronic-resource-num&gt;http://dx.doi.org/10.1006/jcat.1995.1266&lt;/electronic-resource-num&gt;&lt;/record&gt;&lt;/Cite&gt;&lt;/EndNote&gt;</w:instrText>
      </w:r>
      <w:r w:rsidRPr="00473C85">
        <w:rPr>
          <w:rFonts w:eastAsiaTheme="minorEastAsia"/>
          <w:sz w:val="22"/>
          <w:szCs w:val="22"/>
        </w:rPr>
        <w:fldChar w:fldCharType="separate"/>
      </w:r>
      <w:r w:rsidRPr="00473C85">
        <w:rPr>
          <w:rFonts w:eastAsiaTheme="minorEastAsia"/>
          <w:noProof/>
          <w:sz w:val="22"/>
          <w:szCs w:val="22"/>
        </w:rPr>
        <w:t>[22]</w:t>
      </w:r>
      <w:r w:rsidRPr="00473C85">
        <w:rPr>
          <w:rFonts w:eastAsiaTheme="minorEastAsia"/>
          <w:sz w:val="22"/>
          <w:szCs w:val="22"/>
        </w:rPr>
        <w:fldChar w:fldCharType="end"/>
      </w:r>
      <w:r w:rsidRPr="00473C85">
        <w:rPr>
          <w:rFonts w:eastAsiaTheme="minorEastAsia"/>
          <w:sz w:val="22"/>
          <w:szCs w:val="22"/>
        </w:rPr>
        <w:t xml:space="preserve">. The result of this two-stage reaction is the transfer of oxygen from one substance to another </w:t>
      </w:r>
      <w:r w:rsidRPr="00473C85">
        <w:rPr>
          <w:rFonts w:eastAsiaTheme="minorEastAsia"/>
          <w:sz w:val="22"/>
          <w:szCs w:val="22"/>
        </w:rPr>
        <w:fldChar w:fldCharType="begin"/>
      </w:r>
      <w:r w:rsidRPr="00473C85">
        <w:rPr>
          <w:rFonts w:eastAsiaTheme="minorEastAsia"/>
          <w:sz w:val="22"/>
          <w:szCs w:val="22"/>
        </w:rPr>
        <w:instrText xml:space="preserve"> ADDIN EN.CITE &lt;EndNote&gt;&lt;Cite&gt;&lt;Author&gt;Lewis&lt;/Author&gt;&lt;Year&gt;1949&lt;/Year&gt;&lt;RecNum&gt;91&lt;/RecNum&gt;&lt;DisplayText&gt;[23]&lt;/DisplayText&gt;&lt;record&gt;&lt;rec-number&gt;91&lt;/rec-number&gt;&lt;foreign-keys&gt;&lt;key app="EN" db-id="r0p002f0355f0geavwa5v05wvvdfpzw0fvx5" timestamp="1450795601"&gt;91&lt;/key&gt;&lt;/foreign-keys&gt;&lt;ref-type name="Journal Article"&gt;17&lt;/ref-type&gt;&lt;contributors&gt;&lt;authors&gt;&lt;author&gt;Lewis, W. K.&lt;/author&gt;&lt;author&gt;Gilliland, E. R.&lt;/author&gt;&lt;author&gt;Reed, W. A.&lt;/author&gt;&lt;/authors&gt;&lt;/contributors&gt;&lt;titles&gt;&lt;title&gt;Reaction of Methane with Copper Oxide in a Fluidized Bed&lt;/title&gt;&lt;secondary-title&gt;Industrial &amp;amp; Engineering Chemistry&lt;/secondary-title&gt;&lt;/titles&gt;&lt;periodical&gt;&lt;full-title&gt;Industrial &amp;amp; Engineering Chemistry&lt;/full-title&gt;&lt;/periodical&gt;&lt;pages&gt;1227-1237&lt;/pages&gt;&lt;volume&gt;41&lt;/volume&gt;&lt;number&gt;6&lt;/number&gt;&lt;dates&gt;&lt;year&gt;1949&lt;/year&gt;&lt;pub-dates&gt;&lt;date&gt;1949/06/01&lt;/date&gt;&lt;/pub-dates&gt;&lt;/dates&gt;&lt;publisher&gt;American Chemical Society&lt;/publisher&gt;&lt;isbn&gt;0019-7866&lt;/isbn&gt;&lt;urls&gt;&lt;related-urls&gt;&lt;url&gt;http://dx.doi.org/10.1021/ie50474a018&lt;/url&gt;&lt;/related-urls&gt;&lt;/urls&gt;&lt;electronic-resource-num&gt;10.1021/ie50474a018&lt;/electronic-resource-num&gt;&lt;/record&gt;&lt;/Cite&gt;&lt;/EndNote&gt;</w:instrText>
      </w:r>
      <w:r w:rsidRPr="00473C85">
        <w:rPr>
          <w:rFonts w:eastAsiaTheme="minorEastAsia"/>
          <w:sz w:val="22"/>
          <w:szCs w:val="22"/>
        </w:rPr>
        <w:fldChar w:fldCharType="separate"/>
      </w:r>
      <w:r w:rsidRPr="00473C85">
        <w:rPr>
          <w:rFonts w:eastAsiaTheme="minorEastAsia"/>
          <w:noProof/>
          <w:sz w:val="22"/>
          <w:szCs w:val="22"/>
        </w:rPr>
        <w:t>[23]</w:t>
      </w:r>
      <w:r w:rsidRPr="00473C85">
        <w:rPr>
          <w:rFonts w:eastAsiaTheme="minorEastAsia"/>
          <w:sz w:val="22"/>
          <w:szCs w:val="22"/>
        </w:rPr>
        <w:fldChar w:fldCharType="end"/>
      </w:r>
      <w:r w:rsidRPr="00473C85">
        <w:rPr>
          <w:rFonts w:eastAsiaTheme="minorEastAsia"/>
          <w:sz w:val="22"/>
          <w:szCs w:val="22"/>
        </w:rPr>
        <w:t xml:space="preserve">. Oxidation of organic substances will occur as a result of the metal oxide donating a lattice oxygen, producing a vacancy on its surface </w:t>
      </w:r>
      <w:r w:rsidRPr="00473C85">
        <w:rPr>
          <w:rFonts w:eastAsiaTheme="minorEastAsia"/>
          <w:sz w:val="22"/>
          <w:szCs w:val="22"/>
        </w:rPr>
        <w:fldChar w:fldCharType="begin"/>
      </w:r>
      <w:r w:rsidRPr="00473C85">
        <w:rPr>
          <w:rFonts w:eastAsiaTheme="minorEastAsia"/>
          <w:sz w:val="22"/>
          <w:szCs w:val="22"/>
        </w:rPr>
        <w:instrText xml:space="preserve"> ADDIN EN.CITE &lt;EndNote&gt;&lt;Cite&gt;&lt;Author&gt;Pacchioni&lt;/Author&gt;&lt;Year&gt;2003&lt;/Year&gt;&lt;RecNum&gt;279&lt;/RecNum&gt;&lt;DisplayText&gt;[24]&lt;/DisplayText&gt;&lt;record&gt;&lt;rec-number&gt;279&lt;/rec-number&gt;&lt;foreign-keys&gt;&lt;key app="EN" db-id="r0p002f0355f0geavwa5v05wvvdfpzw0fvx5" timestamp="1462526606"&gt;279&lt;/key&gt;&lt;/foreign-keys&gt;&lt;ref-type name="Journal Article"&gt;17&lt;/ref-type&gt;&lt;contributors&gt;&lt;authors&gt;&lt;author&gt;Pacchioni, Gianfranco&lt;/author&gt;&lt;/authors&gt;&lt;/contributors&gt;&lt;titles&gt;&lt;title&gt;Oxygen Vacancy: The Invisible Agent on Oxide Surfaces&lt;/title&gt;&lt;secondary-title&gt;ChemPhysChem&lt;/secondary-title&gt;&lt;/titles&gt;&lt;periodical&gt;&lt;full-title&gt;ChemPhysChem&lt;/full-title&gt;&lt;/periodical&gt;&lt;pages&gt;1041-1047&lt;/pages&gt;&lt;volume&gt;4&lt;/volume&gt;&lt;number&gt;10&lt;/number&gt;&lt;keywords&gt;&lt;keyword&gt;defects&lt;/keyword&gt;&lt;keyword&gt;materials science&lt;/keyword&gt;&lt;keyword&gt;oxides&lt;/keyword&gt;&lt;keyword&gt;surfaces&lt;/keyword&gt;&lt;/keywords&gt;&lt;dates&gt;&lt;year&gt;2003&lt;/year&gt;&lt;/dates&gt;&lt;publisher&gt;WILEY-VCH Verlag&lt;/publisher&gt;&lt;isbn&gt;1439-7641&lt;/isbn&gt;&lt;urls&gt;&lt;related-urls&gt;&lt;url&gt;http://dx.doi.org/10.1002/cphc.200300835&lt;/url&gt;&lt;/related-urls&gt;&lt;/urls&gt;&lt;electronic-resource-num&gt;10.1002/cphc.200300835&lt;/electronic-resource-num&gt;&lt;/record&gt;&lt;/Cite&gt;&lt;/EndNote&gt;</w:instrText>
      </w:r>
      <w:r w:rsidRPr="00473C85">
        <w:rPr>
          <w:rFonts w:eastAsiaTheme="minorEastAsia"/>
          <w:sz w:val="22"/>
          <w:szCs w:val="22"/>
        </w:rPr>
        <w:fldChar w:fldCharType="separate"/>
      </w:r>
      <w:r w:rsidRPr="00473C85">
        <w:rPr>
          <w:rFonts w:eastAsiaTheme="minorEastAsia"/>
          <w:noProof/>
          <w:sz w:val="22"/>
          <w:szCs w:val="22"/>
        </w:rPr>
        <w:t>[24]</w:t>
      </w:r>
      <w:r w:rsidRPr="00473C85">
        <w:rPr>
          <w:rFonts w:eastAsiaTheme="minorEastAsia"/>
          <w:sz w:val="22"/>
          <w:szCs w:val="22"/>
        </w:rPr>
        <w:fldChar w:fldCharType="end"/>
      </w:r>
      <w:r w:rsidRPr="00473C85">
        <w:rPr>
          <w:rFonts w:eastAsiaTheme="minorEastAsia"/>
          <w:sz w:val="22"/>
          <w:szCs w:val="22"/>
        </w:rPr>
        <w:t>. The air stream in the fluidised bed process can therefore be responsible for re-oxidising the surface oxygen vacancy, facilitating a continuous redox cycle.</w:t>
      </w:r>
    </w:p>
    <w:p w14:paraId="1C522C9D" w14:textId="77777777" w:rsidR="00473C85" w:rsidRPr="00473C85" w:rsidRDefault="00473C85" w:rsidP="00473C85">
      <w:pPr>
        <w:jc w:val="both"/>
        <w:rPr>
          <w:rFonts w:eastAsiaTheme="minorEastAsia"/>
          <w:sz w:val="22"/>
          <w:szCs w:val="22"/>
        </w:rPr>
      </w:pPr>
    </w:p>
    <w:p w14:paraId="178651DD" w14:textId="77777777" w:rsidR="00473C85" w:rsidRPr="00473C85" w:rsidRDefault="00473C85" w:rsidP="00473C85">
      <w:pPr>
        <w:jc w:val="both"/>
        <w:rPr>
          <w:noProof/>
          <w:sz w:val="22"/>
          <w:szCs w:val="22"/>
          <w:lang w:eastAsia="en-GB"/>
        </w:rPr>
      </w:pPr>
      <w:r w:rsidRPr="00473C85">
        <w:rPr>
          <w:sz w:val="22"/>
          <w:szCs w:val="22"/>
        </w:rPr>
        <w:t xml:space="preserve">It was previously demonstrated that copper (II) oxide (CuO) could successfully reduce the thermal stability of epoxy </w:t>
      </w:r>
      <w:r w:rsidRPr="00473C85">
        <w:rPr>
          <w:sz w:val="22"/>
          <w:szCs w:val="22"/>
        </w:rPr>
        <w:fldChar w:fldCharType="begin"/>
      </w:r>
      <w:r w:rsidRPr="00473C85">
        <w:rPr>
          <w:sz w:val="22"/>
          <w:szCs w:val="22"/>
        </w:rPr>
        <w:instrText xml:space="preserve"> ADDIN EN.CITE &lt;EndNote&gt;&lt;Cite&gt;&lt;Author&gt;Pender&lt;/Author&gt;&lt;Year&gt;2017&lt;/Year&gt;&lt;RecNum&gt;407&lt;/RecNum&gt;&lt;DisplayText&gt;[25, 26]&lt;/DisplayText&gt;&lt;record&gt;&lt;rec-number&gt;407&lt;/rec-number&gt;&lt;foreign-keys&gt;&lt;key app="EN" db-id="r0p002f0355f0geavwa5v05wvvdfpzw0fvx5" timestamp="1493015219"&gt;407&lt;/key&gt;&lt;/foreign-keys&gt;&lt;ref-type name="Journal Article"&gt;17&lt;/ref-type&gt;&lt;contributors&gt;&lt;authors&gt;&lt;author&gt;Pender, K&lt;/author&gt;&lt;author&gt;Yang, L&lt;/author&gt;&lt;/authors&gt;&lt;/contributors&gt;&lt;titles&gt;&lt;title&gt;Investigation of the potential for catalysed thermal recycling in glass fibre reinforced polymer composites by using metal oxides&lt;/title&gt;&lt;secondary-title&gt;Composites Part A: Applied Science and Manufacturing&lt;/secondary-title&gt;&lt;/titles&gt;&lt;periodical&gt;&lt;full-title&gt;Composites Part A: Applied Science and Manufacturing&lt;/full-title&gt;&lt;/periodical&gt;&lt;volume&gt;Manuscript accepted&lt;/volume&gt;&lt;dates&gt;&lt;year&gt;2017&lt;/year&gt;&lt;/dates&gt;&lt;urls&gt;&lt;/urls&gt;&lt;/record&gt;&lt;/Cite&gt;&lt;Cite&gt;&lt;Author&gt;Hong&lt;/Author&gt;&lt;Year&gt;1994&lt;/Year&gt;&lt;RecNum&gt;85&lt;/RecNum&gt;&lt;record&gt;&lt;rec-number&gt;85&lt;/rec-number&gt;&lt;foreign-keys&gt;&lt;key app="EN" db-id="r0p002f0355f0geavwa5v05wvvdfpzw0fvx5" timestamp="1450794852"&gt;85&lt;/key&gt;&lt;/foreign-keys&gt;&lt;ref-type name="Journal Article"&gt;17&lt;/ref-type&gt;&lt;contributors&gt;&lt;authors&gt;&lt;author&gt;Hong, S. G.&lt;/author&gt;&lt;author&gt;Wang, T. C.&lt;/author&gt;&lt;/authors&gt;&lt;/contributors&gt;&lt;titles&gt;&lt;title&gt;Effect of copper oxides on the thermal oxidative degradation of the epoxy resin&lt;/title&gt;&lt;secondary-title&gt;Journal of Applied Polymer Science&lt;/secondary-title&gt;&lt;/titles&gt;&lt;periodical&gt;&lt;full-title&gt;Journal of Applied Polymer Science&lt;/full-title&gt;&lt;/periodical&gt;&lt;pages&gt;1339-1351&lt;/pages&gt;&lt;volume&gt;52&lt;/volume&gt;&lt;number&gt;9&lt;/number&gt;&lt;dates&gt;&lt;year&gt;1994&lt;/year&gt;&lt;/dates&gt;&lt;publisher&gt;Wiley Subscription Services, Inc., A Wiley Company&lt;/publisher&gt;&lt;isbn&gt;1097-4628&lt;/isbn&gt;&lt;urls&gt;&lt;related-urls&gt;&lt;url&gt;http://dx.doi.org/10.1002/app.1994.070520918&lt;/url&gt;&lt;/related-urls&gt;&lt;/urls&gt;&lt;electronic-resource-num&gt;10.1002/app.1994.070520918&lt;/electronic-resource-num&gt;&lt;/record&gt;&lt;/Cite&gt;&lt;/EndNote&gt;</w:instrText>
      </w:r>
      <w:r w:rsidRPr="00473C85">
        <w:rPr>
          <w:sz w:val="22"/>
          <w:szCs w:val="22"/>
        </w:rPr>
        <w:fldChar w:fldCharType="separate"/>
      </w:r>
      <w:r w:rsidRPr="00473C85">
        <w:rPr>
          <w:noProof/>
          <w:sz w:val="22"/>
          <w:szCs w:val="22"/>
        </w:rPr>
        <w:t>[25, 26]</w:t>
      </w:r>
      <w:r w:rsidRPr="00473C85">
        <w:rPr>
          <w:sz w:val="22"/>
          <w:szCs w:val="22"/>
        </w:rPr>
        <w:fldChar w:fldCharType="end"/>
      </w:r>
      <w:r w:rsidRPr="00473C85">
        <w:rPr>
          <w:sz w:val="22"/>
          <w:szCs w:val="22"/>
        </w:rPr>
        <w:t xml:space="preserve">. The application of CuO on GF-epoxy reduced </w:t>
      </w:r>
      <w:r w:rsidRPr="00473C85">
        <w:rPr>
          <w:noProof/>
          <w:sz w:val="22"/>
          <w:szCs w:val="22"/>
          <w:lang w:eastAsia="en-GB"/>
        </w:rPr>
        <w:t xml:space="preserve">the epoxy matrix decompostion temperature required for glass fibre liberation by 120°C when recycling statically in a furnace. This resulted in lower energy input required for GF-epoxy recycling and higher glass fibre strength retention </w:t>
      </w:r>
      <w:r w:rsidRPr="00473C85">
        <w:rPr>
          <w:noProof/>
          <w:sz w:val="22"/>
          <w:szCs w:val="22"/>
          <w:lang w:eastAsia="en-GB"/>
        </w:rPr>
        <w:fldChar w:fldCharType="begin"/>
      </w:r>
      <w:r w:rsidRPr="00473C85">
        <w:rPr>
          <w:noProof/>
          <w:sz w:val="22"/>
          <w:szCs w:val="22"/>
          <w:lang w:eastAsia="en-GB"/>
        </w:rPr>
        <w:instrText xml:space="preserve"> ADDIN EN.CITE &lt;EndNote&gt;&lt;Cite&gt;&lt;Author&gt;Pender&lt;/Author&gt;&lt;Year&gt;2017&lt;/Year&gt;&lt;RecNum&gt;407&lt;/RecNum&gt;&lt;DisplayText&gt;[25]&lt;/DisplayText&gt;&lt;record&gt;&lt;rec-number&gt;407&lt;/rec-number&gt;&lt;foreign-keys&gt;&lt;key app="EN" db-id="r0p002f0355f0geavwa5v05wvvdfpzw0fvx5" timestamp="1493015219"&gt;407&lt;/key&gt;&lt;/foreign-keys&gt;&lt;ref-type name="Journal Article"&gt;17&lt;/ref-type&gt;&lt;contributors&gt;&lt;authors&gt;&lt;author&gt;Pender, K&lt;/author&gt;&lt;author&gt;Yang, L&lt;/author&gt;&lt;/authors&gt;&lt;/contributors&gt;&lt;titles&gt;&lt;title&gt;Investigation of the potential for catalysed thermal recycling in glass fibre reinforced polymer composites by using metal oxides&lt;/title&gt;&lt;secondary-title&gt;Composites Part A: Applied Science and Manufacturing&lt;/secondary-title&gt;&lt;/titles&gt;&lt;periodical&gt;&lt;full-title&gt;Composites Part A: Applied Science and Manufacturing&lt;/full-title&gt;&lt;/periodical&gt;&lt;volume&gt;Manuscript accepted&lt;/volume&gt;&lt;dates&gt;&lt;year&gt;2017&lt;/year&gt;&lt;/dates&gt;&lt;urls&gt;&lt;/urls&gt;&lt;/record&gt;&lt;/Cite&gt;&lt;/EndNote&gt;</w:instrText>
      </w:r>
      <w:r w:rsidRPr="00473C85">
        <w:rPr>
          <w:noProof/>
          <w:sz w:val="22"/>
          <w:szCs w:val="22"/>
          <w:lang w:eastAsia="en-GB"/>
        </w:rPr>
        <w:fldChar w:fldCharType="separate"/>
      </w:r>
      <w:r w:rsidRPr="00473C85">
        <w:rPr>
          <w:noProof/>
          <w:sz w:val="22"/>
          <w:szCs w:val="22"/>
          <w:lang w:eastAsia="en-GB"/>
        </w:rPr>
        <w:t>[25]</w:t>
      </w:r>
      <w:r w:rsidRPr="00473C85">
        <w:rPr>
          <w:noProof/>
          <w:sz w:val="22"/>
          <w:szCs w:val="22"/>
          <w:lang w:eastAsia="en-GB"/>
        </w:rPr>
        <w:fldChar w:fldCharType="end"/>
      </w:r>
      <w:r w:rsidRPr="00473C85">
        <w:rPr>
          <w:noProof/>
          <w:sz w:val="22"/>
          <w:szCs w:val="22"/>
          <w:lang w:eastAsia="en-GB"/>
        </w:rPr>
        <w:t xml:space="preserve">. </w:t>
      </w:r>
      <w:r w:rsidRPr="00473C85">
        <w:rPr>
          <w:sz w:val="22"/>
          <w:szCs w:val="22"/>
        </w:rPr>
        <w:t xml:space="preserve">The mechanism for copper oxide catalysed decomposition of polymeric material is outlined in </w:t>
      </w:r>
      <w:r w:rsidRPr="00473C85">
        <w:rPr>
          <w:sz w:val="22"/>
          <w:szCs w:val="22"/>
        </w:rPr>
        <w:fldChar w:fldCharType="begin"/>
      </w:r>
      <w:r w:rsidRPr="00473C85">
        <w:rPr>
          <w:sz w:val="22"/>
          <w:szCs w:val="22"/>
        </w:rPr>
        <w:instrText xml:space="preserve"> ADDIN EN.CITE &lt;EndNote&gt;&lt;Cite&gt;&lt;Author&gt;Hong&lt;/Author&gt;&lt;Year&gt;1994&lt;/Year&gt;&lt;RecNum&gt;85&lt;/RecNum&gt;&lt;DisplayText&gt;[26]&lt;/DisplayText&gt;&lt;record&gt;&lt;rec-number&gt;85&lt;/rec-number&gt;&lt;foreign-keys&gt;&lt;key app="EN" db-id="r0p002f0355f0geavwa5v05wvvdfpzw0fvx5" timestamp="1450794852"&gt;85&lt;/key&gt;&lt;/foreign-keys&gt;&lt;ref-type name="Journal Article"&gt;17&lt;/ref-type&gt;&lt;contributors&gt;&lt;authors&gt;&lt;author&gt;Hong, S. G.&lt;/author&gt;&lt;author&gt;Wang, T. C.&lt;/author&gt;&lt;/authors&gt;&lt;/contributors&gt;&lt;titles&gt;&lt;title&gt;Effect of copper oxides on the thermal oxidative degradation of the epoxy resin&lt;/title&gt;&lt;secondary-title&gt;Journal of Applied Polymer Science&lt;/secondary-title&gt;&lt;/titles&gt;&lt;periodical&gt;&lt;full-title&gt;Journal of Applied Polymer Science&lt;/full-title&gt;&lt;/periodical&gt;&lt;pages&gt;1339-1351&lt;/pages&gt;&lt;volume&gt;52&lt;/volume&gt;&lt;number&gt;9&lt;/number&gt;&lt;dates&gt;&lt;year&gt;1994&lt;/year&gt;&lt;/dates&gt;&lt;publisher&gt;Wiley Subscription Services, Inc., A Wiley Company&lt;/publisher&gt;&lt;isbn&gt;1097-4628&lt;/isbn&gt;&lt;urls&gt;&lt;related-urls&gt;&lt;url&gt;http://dx.doi.org/10.1002/app.1994.070520918&lt;/url&gt;&lt;/related-urls&gt;&lt;/urls&gt;&lt;electronic-resource-num&gt;10.1002/app.1994.070520918&lt;/electronic-resource-num&gt;&lt;/record&gt;&lt;/Cite&gt;&lt;/EndNote&gt;</w:instrText>
      </w:r>
      <w:r w:rsidRPr="00473C85">
        <w:rPr>
          <w:sz w:val="22"/>
          <w:szCs w:val="22"/>
        </w:rPr>
        <w:fldChar w:fldCharType="separate"/>
      </w:r>
      <w:r w:rsidRPr="00473C85">
        <w:rPr>
          <w:noProof/>
          <w:sz w:val="22"/>
          <w:szCs w:val="22"/>
        </w:rPr>
        <w:t>[26]</w:t>
      </w:r>
      <w:r w:rsidRPr="00473C85">
        <w:rPr>
          <w:sz w:val="22"/>
          <w:szCs w:val="22"/>
        </w:rPr>
        <w:fldChar w:fldCharType="end"/>
      </w:r>
      <w:r w:rsidRPr="00473C85">
        <w:rPr>
          <w:sz w:val="22"/>
          <w:szCs w:val="22"/>
        </w:rPr>
        <w:t>. The catalytic effect of copper oxide initiates with the abstraction of tertiary hydrogen atoms producing radicals while reducing copper oxide. The RO and ROO radicals generated during these reactions accelerate the oxidation of polymer molecules.</w:t>
      </w:r>
    </w:p>
    <w:p w14:paraId="16FF4210" w14:textId="77777777" w:rsidR="00473C85" w:rsidRPr="00473C85" w:rsidRDefault="00473C85" w:rsidP="00473C85">
      <w:pPr>
        <w:jc w:val="both"/>
        <w:rPr>
          <w:noProof/>
          <w:sz w:val="22"/>
          <w:szCs w:val="22"/>
          <w:lang w:eastAsia="en-GB"/>
        </w:rPr>
      </w:pPr>
    </w:p>
    <w:p w14:paraId="59960AD2" w14:textId="77777777" w:rsidR="00473C85" w:rsidRPr="00473C85" w:rsidRDefault="00473C85" w:rsidP="00473C85">
      <w:pPr>
        <w:jc w:val="both"/>
        <w:rPr>
          <w:sz w:val="22"/>
          <w:szCs w:val="22"/>
        </w:rPr>
      </w:pPr>
      <w:r w:rsidRPr="00473C85">
        <w:rPr>
          <w:sz w:val="22"/>
          <w:szCs w:val="22"/>
        </w:rPr>
        <w:t>A recycling system, based on a fluidised bed reactor, was developed in house and</w:t>
      </w:r>
      <w:r w:rsidRPr="00473C85">
        <w:rPr>
          <w:noProof/>
          <w:sz w:val="22"/>
          <w:szCs w:val="22"/>
          <w:lang w:eastAsia="en-GB"/>
        </w:rPr>
        <w:t xml:space="preserve"> the effect of integrating CuO in such an </w:t>
      </w:r>
      <w:r w:rsidRPr="00473C85">
        <w:rPr>
          <w:sz w:val="22"/>
          <w:szCs w:val="22"/>
        </w:rPr>
        <w:t>industrial method of recycling GF-epoxy was investigated. The present work gives an overview of the recycling process design and operation conditions. The effect of utilising CuO in the process to 1) facilitate composites thermal recycling 2) reducing energy consumption during recycling and 3) the impact on glass fibre strength retention has never been studied and was therefore investigated in this work.</w:t>
      </w:r>
    </w:p>
    <w:p w14:paraId="2E45FACC" w14:textId="77777777" w:rsidR="008F6E45" w:rsidRPr="00473C85" w:rsidRDefault="008F6E45" w:rsidP="008F6E45">
      <w:pPr>
        <w:jc w:val="both"/>
        <w:rPr>
          <w:sz w:val="22"/>
          <w:szCs w:val="22"/>
        </w:rPr>
      </w:pPr>
    </w:p>
    <w:p w14:paraId="4DB327D8" w14:textId="61016C67" w:rsidR="008F6E45" w:rsidRPr="00473C85" w:rsidRDefault="008F6E45" w:rsidP="008F6E45">
      <w:pPr>
        <w:pStyle w:val="1stTitleWCCM"/>
        <w:tabs>
          <w:tab w:val="clear" w:pos="360"/>
          <w:tab w:val="left" w:pos="284"/>
        </w:tabs>
        <w:spacing w:before="0" w:after="0"/>
        <w:outlineLvl w:val="0"/>
        <w:rPr>
          <w:caps w:val="0"/>
          <w:sz w:val="22"/>
          <w:szCs w:val="22"/>
        </w:rPr>
      </w:pPr>
      <w:r w:rsidRPr="00473C85">
        <w:rPr>
          <w:sz w:val="22"/>
          <w:szCs w:val="22"/>
        </w:rPr>
        <w:t>2.</w:t>
      </w:r>
      <w:r w:rsidRPr="00473C85">
        <w:rPr>
          <w:sz w:val="22"/>
          <w:szCs w:val="22"/>
        </w:rPr>
        <w:tab/>
      </w:r>
      <w:r w:rsidR="008222F2" w:rsidRPr="00473C85">
        <w:rPr>
          <w:caps w:val="0"/>
          <w:sz w:val="22"/>
          <w:szCs w:val="22"/>
        </w:rPr>
        <w:t>Experimental</w:t>
      </w:r>
    </w:p>
    <w:p w14:paraId="496987B9" w14:textId="77777777" w:rsidR="005E54AA" w:rsidRPr="00473C85" w:rsidRDefault="005E54AA" w:rsidP="00556716">
      <w:pPr>
        <w:jc w:val="both"/>
        <w:rPr>
          <w:sz w:val="22"/>
          <w:szCs w:val="22"/>
        </w:rPr>
      </w:pPr>
    </w:p>
    <w:p w14:paraId="48A7DC69" w14:textId="7648DE5E" w:rsidR="00473C85" w:rsidRDefault="00473C85" w:rsidP="00473C85">
      <w:pPr>
        <w:jc w:val="both"/>
        <w:rPr>
          <w:sz w:val="22"/>
          <w:szCs w:val="22"/>
        </w:rPr>
      </w:pPr>
      <w:r w:rsidRPr="00473C85">
        <w:rPr>
          <w:sz w:val="22"/>
          <w:szCs w:val="22"/>
        </w:rPr>
        <w:t xml:space="preserve">E-glass fibres were obtained from a tri-axial 3-ply preform supplied by Hexcel Reinforcements UK Ltd. The preform had a [0°/ -45°/+45°] layup, fabric mass of 1180 gsm and stitched using polyester thread. PRIME 27 Resin (epoxy phenol novolac based) and PRIME 20LV extra slow hardener </w:t>
      </w:r>
      <w:r w:rsidRPr="00473C85">
        <w:rPr>
          <w:sz w:val="22"/>
          <w:szCs w:val="22"/>
        </w:rPr>
        <w:lastRenderedPageBreak/>
        <w:t>(cycloaliphatic and aliphatic amine based) were supplied by Gurit. CuO nanopowder was purchased from Sigma-Aldrich with nominal particle size of 50 nm.</w:t>
      </w:r>
    </w:p>
    <w:p w14:paraId="6487C531" w14:textId="77777777" w:rsidR="00473C85" w:rsidRPr="00473C85" w:rsidRDefault="00473C85" w:rsidP="00473C85">
      <w:pPr>
        <w:jc w:val="both"/>
        <w:rPr>
          <w:sz w:val="22"/>
          <w:szCs w:val="22"/>
        </w:rPr>
      </w:pPr>
    </w:p>
    <w:p w14:paraId="6ABF8CB2" w14:textId="4F8D97C3" w:rsidR="00473C85" w:rsidRDefault="00473C85" w:rsidP="00473C85">
      <w:pPr>
        <w:jc w:val="both"/>
        <w:rPr>
          <w:sz w:val="22"/>
          <w:szCs w:val="22"/>
        </w:rPr>
      </w:pPr>
      <w:r w:rsidRPr="00473C85">
        <w:rPr>
          <w:sz w:val="22"/>
          <w:szCs w:val="22"/>
        </w:rPr>
        <w:t>Composite feedstock for the fluidised bed recycling process was prepared in-house. Two types of feedstock were prepared, 1) GF-epoxy and 2) GF-epoxy with CuO nanopowder integrated in the epoxy matrix itself. This was done to assess the ability of CuO to catalyse epoxy decomposition in the fluidised bed and facilitate glass fibre recycling at lower operating temperatures.</w:t>
      </w:r>
    </w:p>
    <w:p w14:paraId="0604031D" w14:textId="77777777" w:rsidR="00473C85" w:rsidRPr="00473C85" w:rsidRDefault="00473C85" w:rsidP="00473C85">
      <w:pPr>
        <w:jc w:val="both"/>
        <w:rPr>
          <w:sz w:val="22"/>
          <w:szCs w:val="22"/>
        </w:rPr>
      </w:pPr>
    </w:p>
    <w:p w14:paraId="51857FB9" w14:textId="77777777" w:rsidR="00473C85" w:rsidRPr="00473C85" w:rsidRDefault="00473C85" w:rsidP="00473C85">
      <w:pPr>
        <w:jc w:val="both"/>
        <w:rPr>
          <w:sz w:val="22"/>
          <w:szCs w:val="22"/>
        </w:rPr>
      </w:pPr>
      <w:r w:rsidRPr="00473C85">
        <w:rPr>
          <w:sz w:val="22"/>
          <w:szCs w:val="22"/>
        </w:rPr>
        <w:t xml:space="preserve">The epoxy was prepared by mixing the CuO nanopowder with the epoxy resin by hand, followed by ultrasonic mixing for 30 min to disperse the particles into the resin system. The harder was added at 28% weight of the resin alone, then, after mixing till combined, the epoxy was placed in a vacuum chamber to de-gas for 10 min. This method approximates that outline in </w:t>
      </w:r>
      <w:r w:rsidRPr="00473C85">
        <w:rPr>
          <w:sz w:val="22"/>
          <w:szCs w:val="22"/>
        </w:rPr>
        <w:fldChar w:fldCharType="begin"/>
      </w:r>
      <w:r w:rsidRPr="00473C85">
        <w:rPr>
          <w:sz w:val="22"/>
          <w:szCs w:val="22"/>
        </w:rPr>
        <w:instrText xml:space="preserve"> ADDIN EN.CITE &lt;EndNote&gt;&lt;Cite&gt;&lt;Author&gt;Zabihi&lt;/Author&gt;&lt;Year&gt;2012&lt;/Year&gt;&lt;RecNum&gt;280&lt;/RecNum&gt;&lt;DisplayText&gt;[27]&lt;/DisplayText&gt;&lt;record&gt;&lt;rec-number&gt;280&lt;/rec-number&gt;&lt;foreign-keys&gt;&lt;key app="EN" db-id="r0p002f0355f0geavwa5v05wvvdfpzw0fvx5" timestamp="1462551404"&gt;280&lt;/key&gt;&lt;/foreign-keys&gt;&lt;ref-type name="Journal Article"&gt;17&lt;/ref-type&gt;&lt;contributors&gt;&lt;authors&gt;&lt;author&gt;Zabihi, Omid&lt;/author&gt;&lt;author&gt;Ghasemlou, Somayyeh&lt;/author&gt;&lt;/authors&gt;&lt;/contributors&gt;&lt;titles&gt;&lt;title&gt;Nano-CuO/Epoxy Composites: Thermal Characterization and Thermo-Oxidative Degradation&lt;/title&gt;&lt;secondary-title&gt;International Journal of Polymer Analysis and Characterization&lt;/secondary-title&gt;&lt;/titles&gt;&lt;periodical&gt;&lt;full-title&gt;International Journal of Polymer Analysis and Characterization&lt;/full-title&gt;&lt;/periodical&gt;&lt;pages&gt;108-121&lt;/pages&gt;&lt;volume&gt;17&lt;/volume&gt;&lt;number&gt;2&lt;/number&gt;&lt;dates&gt;&lt;year&gt;2012&lt;/year&gt;&lt;pub-dates&gt;&lt;date&gt;2012/02/01&lt;/date&gt;&lt;/pub-dates&gt;&lt;/dates&gt;&lt;publisher&gt;Taylor &amp;amp; Francis&lt;/publisher&gt;&lt;isbn&gt;1023-666X&lt;/isbn&gt;&lt;urls&gt;&lt;related-urls&gt;&lt;url&gt;http://dx.doi.org/10.1080/1023666X.2012.639930&lt;/url&gt;&lt;/related-urls&gt;&lt;/urls&gt;&lt;electronic-resource-num&gt;10.1080/1023666X.2012.639930&lt;/electronic-resource-num&gt;&lt;/record&gt;&lt;/Cite&gt;&lt;/EndNote&gt;</w:instrText>
      </w:r>
      <w:r w:rsidRPr="00473C85">
        <w:rPr>
          <w:sz w:val="22"/>
          <w:szCs w:val="22"/>
        </w:rPr>
        <w:fldChar w:fldCharType="separate"/>
      </w:r>
      <w:r w:rsidRPr="00473C85">
        <w:rPr>
          <w:noProof/>
          <w:sz w:val="22"/>
          <w:szCs w:val="22"/>
        </w:rPr>
        <w:t>[27]</w:t>
      </w:r>
      <w:r w:rsidRPr="00473C85">
        <w:rPr>
          <w:sz w:val="22"/>
          <w:szCs w:val="22"/>
        </w:rPr>
        <w:fldChar w:fldCharType="end"/>
      </w:r>
      <w:r w:rsidRPr="00473C85">
        <w:rPr>
          <w:sz w:val="22"/>
          <w:szCs w:val="22"/>
        </w:rPr>
        <w:t>, where good dispersion of nanopowder in epoxy was observed. For feedstock containing CuO, the nanopowder was added at 5% weight of the total epoxy. Epoxy not containing CuO was prepared as above, minus the steps involving the CuO addition and dispersion.</w:t>
      </w:r>
    </w:p>
    <w:p w14:paraId="0981CE1A" w14:textId="77777777" w:rsidR="00473C85" w:rsidRPr="00473C85" w:rsidRDefault="00473C85" w:rsidP="00473C85">
      <w:pPr>
        <w:jc w:val="both"/>
        <w:rPr>
          <w:sz w:val="22"/>
          <w:szCs w:val="22"/>
        </w:rPr>
      </w:pPr>
    </w:p>
    <w:p w14:paraId="53CC7284" w14:textId="77777777" w:rsidR="00473C85" w:rsidRPr="00473C85" w:rsidRDefault="00473C85" w:rsidP="00473C85">
      <w:pPr>
        <w:jc w:val="both"/>
        <w:rPr>
          <w:sz w:val="22"/>
          <w:szCs w:val="22"/>
        </w:rPr>
      </w:pPr>
      <w:r w:rsidRPr="00473C85">
        <w:rPr>
          <w:sz w:val="22"/>
          <w:szCs w:val="22"/>
        </w:rPr>
        <w:t>To prepare the composite feedstock, the 3-ply preform was then infused with the epoxy at a weight ratio of 60% glass fibre using a hand layup method and cured following supplier instructions. The cured laminates were cut into 60 mm × 15 mm, having a thickness and mass of 3 mm and 1.7 g respectively. The composite feedstock was cut to these dimensions to allow recovered fibres to be long enough to perform single fibre tensile testing.</w:t>
      </w:r>
    </w:p>
    <w:p w14:paraId="6F1F8338" w14:textId="6907381C" w:rsidR="003948E7" w:rsidRDefault="003948E7" w:rsidP="008F6E45">
      <w:pPr>
        <w:jc w:val="both"/>
        <w:rPr>
          <w:iCs/>
          <w:sz w:val="22"/>
          <w:szCs w:val="22"/>
        </w:rPr>
      </w:pPr>
    </w:p>
    <w:p w14:paraId="39C4C1EA" w14:textId="5212EDAA" w:rsidR="00B1199C" w:rsidRDefault="003D255D" w:rsidP="00B1199C">
      <w:pPr>
        <w:pStyle w:val="1stTitleWCCM"/>
        <w:tabs>
          <w:tab w:val="clear" w:pos="360"/>
          <w:tab w:val="left" w:pos="284"/>
        </w:tabs>
        <w:spacing w:before="0" w:after="0"/>
        <w:outlineLvl w:val="0"/>
        <w:rPr>
          <w:caps w:val="0"/>
          <w:sz w:val="22"/>
          <w:szCs w:val="22"/>
        </w:rPr>
      </w:pPr>
      <w:r>
        <w:rPr>
          <w:sz w:val="22"/>
          <w:szCs w:val="22"/>
        </w:rPr>
        <w:t>3</w:t>
      </w:r>
      <w:r w:rsidR="00B1199C">
        <w:rPr>
          <w:sz w:val="22"/>
          <w:szCs w:val="22"/>
        </w:rPr>
        <w:t>.</w:t>
      </w:r>
      <w:r w:rsidR="00B1199C" w:rsidRPr="00F35C8A">
        <w:rPr>
          <w:sz w:val="22"/>
          <w:szCs w:val="22"/>
        </w:rPr>
        <w:tab/>
      </w:r>
      <w:r w:rsidR="00B1199C">
        <w:rPr>
          <w:caps w:val="0"/>
          <w:sz w:val="22"/>
          <w:szCs w:val="22"/>
        </w:rPr>
        <w:t>Result</w:t>
      </w:r>
      <w:r w:rsidR="00B1199C" w:rsidRPr="00D13F6A">
        <w:rPr>
          <w:caps w:val="0"/>
          <w:sz w:val="22"/>
          <w:szCs w:val="22"/>
        </w:rPr>
        <w:t>s</w:t>
      </w:r>
      <w:r w:rsidR="00B1199C">
        <w:rPr>
          <w:caps w:val="0"/>
          <w:sz w:val="22"/>
          <w:szCs w:val="22"/>
        </w:rPr>
        <w:t xml:space="preserve"> and Discussion</w:t>
      </w:r>
    </w:p>
    <w:p w14:paraId="4C50011A" w14:textId="77777777" w:rsidR="00B1199C" w:rsidRDefault="00B1199C" w:rsidP="00B1199C">
      <w:pPr>
        <w:jc w:val="both"/>
        <w:rPr>
          <w:caps/>
          <w:sz w:val="22"/>
          <w:szCs w:val="22"/>
        </w:rPr>
      </w:pPr>
    </w:p>
    <w:p w14:paraId="7226BA28" w14:textId="0A164093" w:rsidR="008122A4" w:rsidRPr="008122A4" w:rsidRDefault="008122A4" w:rsidP="008122A4">
      <w:pPr>
        <w:pStyle w:val="Heading2"/>
        <w:spacing w:after="0" w:line="240" w:lineRule="auto"/>
        <w:jc w:val="both"/>
        <w:rPr>
          <w:rFonts w:eastAsiaTheme="minorHAnsi" w:cs="Times New Roman"/>
          <w:sz w:val="22"/>
          <w:szCs w:val="22"/>
        </w:rPr>
      </w:pPr>
      <w:r>
        <w:rPr>
          <w:rFonts w:cs="Times New Roman"/>
          <w:sz w:val="22"/>
          <w:szCs w:val="22"/>
        </w:rPr>
        <w:t>3.1 Thermal analysis of epoxy decomposition</w:t>
      </w:r>
    </w:p>
    <w:p w14:paraId="26D32C5E" w14:textId="30A1AA8E" w:rsidR="008122A4" w:rsidRDefault="008122A4" w:rsidP="008122A4">
      <w:pPr>
        <w:jc w:val="both"/>
        <w:rPr>
          <w:rFonts w:eastAsiaTheme="minorEastAsia"/>
          <w:sz w:val="22"/>
          <w:szCs w:val="22"/>
        </w:rPr>
      </w:pPr>
      <w:r w:rsidRPr="008122A4">
        <w:rPr>
          <w:rFonts w:eastAsiaTheme="minorEastAsia"/>
          <w:sz w:val="22"/>
          <w:szCs w:val="22"/>
        </w:rPr>
        <w:t xml:space="preserve">Figure </w:t>
      </w:r>
      <w:r>
        <w:rPr>
          <w:rFonts w:eastAsiaTheme="minorEastAsia"/>
          <w:sz w:val="22"/>
          <w:szCs w:val="22"/>
        </w:rPr>
        <w:t>1</w:t>
      </w:r>
      <w:r w:rsidRPr="008122A4">
        <w:rPr>
          <w:rFonts w:eastAsiaTheme="minorEastAsia"/>
          <w:sz w:val="22"/>
          <w:szCs w:val="22"/>
        </w:rPr>
        <w:t xml:space="preserve"> shows a comparison between epoxy degradation with and without the integration of CuO at 1 and 2°C/min using TGA. </w:t>
      </w:r>
    </w:p>
    <w:p w14:paraId="7AC6238E" w14:textId="77777777" w:rsidR="008122A4" w:rsidRDefault="008122A4" w:rsidP="008122A4">
      <w:pPr>
        <w:jc w:val="both"/>
        <w:rPr>
          <w:rFonts w:eastAsiaTheme="minorEastAsia"/>
          <w:sz w:val="22"/>
          <w:szCs w:val="22"/>
        </w:rPr>
      </w:pPr>
    </w:p>
    <w:p w14:paraId="4B32F967" w14:textId="6E063B61" w:rsidR="008122A4" w:rsidRDefault="008122A4" w:rsidP="008122A4">
      <w:pPr>
        <w:jc w:val="center"/>
        <w:rPr>
          <w:rFonts w:eastAsiaTheme="minorEastAsia"/>
          <w:sz w:val="22"/>
          <w:szCs w:val="22"/>
        </w:rPr>
      </w:pPr>
      <w:r>
        <w:rPr>
          <w:noProof/>
          <w:lang w:val="en-GB" w:eastAsia="zh-CN"/>
        </w:rPr>
        <w:drawing>
          <wp:inline distT="0" distB="0" distL="0" distR="0" wp14:anchorId="5DA2D3E2" wp14:editId="7967A9BB">
            <wp:extent cx="3855720" cy="2426677"/>
            <wp:effectExtent l="0" t="0" r="0" b="0"/>
            <wp:docPr id="3" name="Picture 3" descr="C:\Users\LY\AppData\Local\Microsoft\Windows\Temporary Internet Files\Content.Word\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AppData\Local\Microsoft\Windows\Temporary Internet Files\Content.Word\Figure4.tif"/>
                    <pic:cNvPicPr>
                      <a:picLocks noChangeAspect="1" noChangeArrowheads="1"/>
                    </pic:cNvPicPr>
                  </pic:nvPicPr>
                  <pic:blipFill rotWithShape="1">
                    <a:blip r:embed="rId11">
                      <a:extLst>
                        <a:ext uri="{28A0092B-C50C-407E-A947-70E740481C1C}">
                          <a14:useLocalDpi xmlns:a14="http://schemas.microsoft.com/office/drawing/2010/main" val="0"/>
                        </a:ext>
                      </a:extLst>
                    </a:blip>
                    <a:srcRect b="16084"/>
                    <a:stretch/>
                  </pic:blipFill>
                  <pic:spPr bwMode="auto">
                    <a:xfrm>
                      <a:off x="0" y="0"/>
                      <a:ext cx="3862478" cy="2430931"/>
                    </a:xfrm>
                    <a:prstGeom prst="rect">
                      <a:avLst/>
                    </a:prstGeom>
                    <a:noFill/>
                    <a:ln>
                      <a:noFill/>
                    </a:ln>
                    <a:extLst>
                      <a:ext uri="{53640926-AAD7-44D8-BBD7-CCE9431645EC}">
                        <a14:shadowObscured xmlns:a14="http://schemas.microsoft.com/office/drawing/2010/main"/>
                      </a:ext>
                    </a:extLst>
                  </pic:spPr>
                </pic:pic>
              </a:graphicData>
            </a:graphic>
          </wp:inline>
        </w:drawing>
      </w:r>
    </w:p>
    <w:p w14:paraId="76B9E4F1" w14:textId="77777777" w:rsidR="00134785" w:rsidRPr="00754440" w:rsidRDefault="00134785" w:rsidP="00134785">
      <w:pPr>
        <w:pStyle w:val="Caption"/>
        <w:jc w:val="center"/>
        <w:rPr>
          <w:sz w:val="22"/>
          <w:szCs w:val="22"/>
        </w:rPr>
      </w:pPr>
      <w:r w:rsidRPr="00754440">
        <w:rPr>
          <w:sz w:val="22"/>
          <w:szCs w:val="22"/>
        </w:rPr>
        <w:t>Figure 4 Epoxy degradation thermograms from TGA comparing epoxy only, epoxy with 1.5 and 5% added CuO at a heating rate of a) 1°C/min and b) 2°C/min</w:t>
      </w:r>
    </w:p>
    <w:p w14:paraId="0020E51D" w14:textId="77777777" w:rsidR="00134785" w:rsidRPr="00134785" w:rsidRDefault="00134785" w:rsidP="008122A4">
      <w:pPr>
        <w:jc w:val="center"/>
        <w:rPr>
          <w:rFonts w:eastAsiaTheme="minorEastAsia"/>
          <w:sz w:val="22"/>
          <w:szCs w:val="22"/>
          <w:lang w:val="en-GB"/>
        </w:rPr>
      </w:pPr>
    </w:p>
    <w:p w14:paraId="7BC5B1D3" w14:textId="661AF9FC" w:rsidR="008122A4" w:rsidRDefault="008122A4" w:rsidP="008122A4">
      <w:pPr>
        <w:jc w:val="both"/>
        <w:rPr>
          <w:rFonts w:eastAsiaTheme="minorEastAsia"/>
          <w:sz w:val="22"/>
          <w:szCs w:val="22"/>
        </w:rPr>
      </w:pPr>
      <w:r w:rsidRPr="008122A4">
        <w:rPr>
          <w:rFonts w:eastAsiaTheme="minorEastAsia"/>
          <w:sz w:val="22"/>
          <w:szCs w:val="22"/>
        </w:rPr>
        <w:t xml:space="preserve">There is little change to the first stage degradation; however, both the second stage onset temperature and complete decomposition temperature are significantly reduced by the application of CuO. Figure </w:t>
      </w:r>
      <w:r>
        <w:rPr>
          <w:rFonts w:eastAsiaTheme="minorEastAsia"/>
          <w:sz w:val="22"/>
          <w:szCs w:val="22"/>
        </w:rPr>
        <w:t>2</w:t>
      </w:r>
      <w:r w:rsidRPr="008122A4">
        <w:rPr>
          <w:rFonts w:eastAsiaTheme="minorEastAsia"/>
          <w:sz w:val="22"/>
          <w:szCs w:val="22"/>
        </w:rPr>
        <w:t xml:space="preserve"> gives a comparison of these temperatures for all CuO loading (at 1°C/min) and it can be seen that the higher CuO content results in a larger reduction in thermal stability. On average, the complete decomposition temperatures drops by 36 and 60°C for 1.5% and 5% respectively. CuO is clearly able to decrease the thermal stability of the residue present after the initial degradation of epoxy. It follows </w:t>
      </w:r>
      <w:r w:rsidRPr="008122A4">
        <w:rPr>
          <w:rFonts w:eastAsiaTheme="minorEastAsia"/>
          <w:sz w:val="22"/>
          <w:szCs w:val="22"/>
        </w:rPr>
        <w:lastRenderedPageBreak/>
        <w:t xml:space="preserve">that the operating conditions of the fluidised bed could be reduced and fibres recycled at a lower temperature. </w:t>
      </w:r>
    </w:p>
    <w:p w14:paraId="3437DA11" w14:textId="77777777" w:rsidR="008122A4" w:rsidRDefault="008122A4" w:rsidP="008122A4">
      <w:pPr>
        <w:jc w:val="both"/>
        <w:rPr>
          <w:rFonts w:eastAsiaTheme="minorEastAsia"/>
          <w:sz w:val="22"/>
          <w:szCs w:val="22"/>
        </w:rPr>
      </w:pPr>
    </w:p>
    <w:p w14:paraId="1D500843" w14:textId="24B53EA4" w:rsidR="008122A4" w:rsidRDefault="008122A4" w:rsidP="008122A4">
      <w:pPr>
        <w:jc w:val="center"/>
        <w:rPr>
          <w:rFonts w:eastAsiaTheme="minorEastAsia"/>
          <w:sz w:val="22"/>
          <w:szCs w:val="22"/>
        </w:rPr>
      </w:pPr>
      <w:r>
        <w:rPr>
          <w:noProof/>
          <w:lang w:val="en-GB" w:eastAsia="zh-CN"/>
        </w:rPr>
        <w:drawing>
          <wp:inline distT="0" distB="0" distL="0" distR="0" wp14:anchorId="65419772" wp14:editId="25DCC09D">
            <wp:extent cx="3302000" cy="2476500"/>
            <wp:effectExtent l="0" t="0" r="0" b="0"/>
            <wp:docPr id="4" name="Picture 4" descr="C:\Users\LY\AppData\Local\Microsoft\Windows\Temporary Internet Files\Content.Word\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AppData\Local\Microsoft\Windows\Temporary Internet Files\Content.Word\Figure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2367" cy="2476775"/>
                    </a:xfrm>
                    <a:prstGeom prst="rect">
                      <a:avLst/>
                    </a:prstGeom>
                    <a:noFill/>
                    <a:ln>
                      <a:noFill/>
                    </a:ln>
                  </pic:spPr>
                </pic:pic>
              </a:graphicData>
            </a:graphic>
          </wp:inline>
        </w:drawing>
      </w:r>
    </w:p>
    <w:p w14:paraId="1550148A" w14:textId="59BD1F90" w:rsidR="00134785" w:rsidRPr="00754440" w:rsidRDefault="00134785" w:rsidP="00134785">
      <w:pPr>
        <w:pStyle w:val="Caption"/>
        <w:jc w:val="center"/>
        <w:rPr>
          <w:sz w:val="22"/>
          <w:szCs w:val="22"/>
        </w:rPr>
      </w:pPr>
      <w:r>
        <w:rPr>
          <w:sz w:val="22"/>
          <w:szCs w:val="22"/>
        </w:rPr>
        <w:t>Figure 2</w:t>
      </w:r>
      <w:r w:rsidRPr="00754440">
        <w:rPr>
          <w:sz w:val="22"/>
          <w:szCs w:val="22"/>
        </w:rPr>
        <w:t xml:space="preserve"> Effect</w:t>
      </w:r>
      <w:r w:rsidRPr="00716264">
        <w:rPr>
          <w:sz w:val="22"/>
        </w:rPr>
        <w:t xml:space="preserve"> of CuO loading on 1</w:t>
      </w:r>
      <w:r w:rsidRPr="00716264">
        <w:rPr>
          <w:sz w:val="22"/>
          <w:vertAlign w:val="superscript"/>
        </w:rPr>
        <w:t>st</w:t>
      </w:r>
      <w:r w:rsidRPr="00716264">
        <w:rPr>
          <w:sz w:val="22"/>
        </w:rPr>
        <w:t xml:space="preserve"> and 2</w:t>
      </w:r>
      <w:r w:rsidRPr="00716264">
        <w:rPr>
          <w:sz w:val="22"/>
          <w:vertAlign w:val="superscript"/>
        </w:rPr>
        <w:t>nd</w:t>
      </w:r>
      <w:r w:rsidRPr="00716264">
        <w:rPr>
          <w:sz w:val="22"/>
        </w:rPr>
        <w:t xml:space="preserve"> onset and complete decomposition of epoxy</w:t>
      </w:r>
    </w:p>
    <w:p w14:paraId="7A597A6B" w14:textId="77777777" w:rsidR="008122A4" w:rsidRPr="00134785" w:rsidRDefault="008122A4" w:rsidP="008122A4">
      <w:pPr>
        <w:jc w:val="both"/>
        <w:rPr>
          <w:rFonts w:eastAsiaTheme="minorEastAsia"/>
          <w:sz w:val="22"/>
          <w:szCs w:val="22"/>
          <w:lang w:val="en-GB"/>
        </w:rPr>
      </w:pPr>
    </w:p>
    <w:p w14:paraId="74EC3D15" w14:textId="605E5096" w:rsidR="008122A4" w:rsidRPr="008122A4" w:rsidRDefault="008122A4" w:rsidP="008122A4">
      <w:pPr>
        <w:jc w:val="both"/>
        <w:rPr>
          <w:rFonts w:eastAsiaTheme="minorEastAsia"/>
          <w:sz w:val="22"/>
          <w:szCs w:val="22"/>
        </w:rPr>
      </w:pPr>
      <w:r w:rsidRPr="008122A4">
        <w:rPr>
          <w:rFonts w:eastAsiaTheme="minorEastAsia"/>
          <w:sz w:val="22"/>
          <w:szCs w:val="22"/>
        </w:rPr>
        <w:t xml:space="preserve">It should also be noted that the residual mass for epoxy+5% CuO samples is close to 4.8% as would expected if the CuO is not consumed during the process, suggesting the CuO can subsequently be recovered and reused. This is less clear in Figure </w:t>
      </w:r>
      <w:r>
        <w:rPr>
          <w:rFonts w:eastAsiaTheme="minorEastAsia"/>
          <w:sz w:val="22"/>
          <w:szCs w:val="22"/>
        </w:rPr>
        <w:t>1</w:t>
      </w:r>
      <w:r w:rsidRPr="008122A4">
        <w:rPr>
          <w:rFonts w:eastAsiaTheme="minorEastAsia"/>
          <w:sz w:val="22"/>
          <w:szCs w:val="22"/>
        </w:rPr>
        <w:t xml:space="preserve"> for epoxy+1.5% CuO due to such little CuO content. </w:t>
      </w:r>
    </w:p>
    <w:p w14:paraId="25F04970" w14:textId="77777777" w:rsidR="008122A4" w:rsidRPr="008122A4" w:rsidRDefault="008122A4" w:rsidP="008122A4">
      <w:pPr>
        <w:jc w:val="both"/>
        <w:rPr>
          <w:rFonts w:eastAsiaTheme="minorEastAsia"/>
          <w:sz w:val="22"/>
          <w:szCs w:val="22"/>
        </w:rPr>
      </w:pPr>
    </w:p>
    <w:p w14:paraId="7FD5CADA" w14:textId="77777777" w:rsidR="008122A4" w:rsidRPr="008122A4" w:rsidRDefault="008122A4" w:rsidP="008122A4">
      <w:pPr>
        <w:jc w:val="both"/>
        <w:rPr>
          <w:sz w:val="22"/>
          <w:szCs w:val="22"/>
        </w:rPr>
      </w:pPr>
      <w:r w:rsidRPr="008122A4">
        <w:rPr>
          <w:sz w:val="22"/>
          <w:szCs w:val="22"/>
        </w:rPr>
        <w:t>A summary is given below outlining how the E</w:t>
      </w:r>
      <w:r w:rsidRPr="008122A4">
        <w:rPr>
          <w:sz w:val="22"/>
          <w:szCs w:val="22"/>
          <w:vertAlign w:val="subscript"/>
        </w:rPr>
        <w:t>a</w:t>
      </w:r>
      <w:r w:rsidRPr="008122A4">
        <w:rPr>
          <w:sz w:val="22"/>
          <w:szCs w:val="22"/>
        </w:rPr>
        <w:t xml:space="preserve"> can be found from TGA data. The temperature dependence of the reaction rate is typically parameterized through the Arrhenius equation:</w:t>
      </w:r>
    </w:p>
    <w:tbl>
      <w:tblPr>
        <w:tblW w:w="9210" w:type="dxa"/>
        <w:tblLayout w:type="fixed"/>
        <w:tblCellMar>
          <w:left w:w="70" w:type="dxa"/>
          <w:right w:w="70" w:type="dxa"/>
        </w:tblCellMar>
        <w:tblLook w:val="0000" w:firstRow="0" w:lastRow="0" w:firstColumn="0" w:lastColumn="0" w:noHBand="0" w:noVBand="0"/>
      </w:tblPr>
      <w:tblGrid>
        <w:gridCol w:w="8434"/>
        <w:gridCol w:w="776"/>
      </w:tblGrid>
      <w:tr w:rsidR="008122A4" w:rsidRPr="008122A4" w14:paraId="4A60422C" w14:textId="77777777" w:rsidTr="007273AE">
        <w:tc>
          <w:tcPr>
            <w:tcW w:w="8434" w:type="dxa"/>
          </w:tcPr>
          <w:p w14:paraId="47D4090D" w14:textId="77777777" w:rsidR="008122A4" w:rsidRPr="008122A4" w:rsidRDefault="008122A4" w:rsidP="008122A4">
            <w:pPr>
              <w:rPr>
                <w:rFonts w:eastAsiaTheme="minorEastAsia"/>
                <w:sz w:val="22"/>
                <w:szCs w:val="22"/>
              </w:rPr>
            </w:pPr>
            <m:oMathPara>
              <m:oMath>
                <m:r>
                  <w:rPr>
                    <w:rFonts w:ascii="Cambria Math" w:hAnsi="Cambria Math"/>
                    <w:sz w:val="22"/>
                    <w:szCs w:val="22"/>
                  </w:rPr>
                  <m:t>k=Aexp</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num>
                      <m:den>
                        <m:r>
                          <w:rPr>
                            <w:rFonts w:ascii="Cambria Math" w:hAnsi="Cambria Math"/>
                            <w:sz w:val="22"/>
                            <w:szCs w:val="22"/>
                          </w:rPr>
                          <m:t>RT</m:t>
                        </m:r>
                      </m:den>
                    </m:f>
                  </m:e>
                </m:d>
              </m:oMath>
            </m:oMathPara>
          </w:p>
        </w:tc>
        <w:tc>
          <w:tcPr>
            <w:tcW w:w="776" w:type="dxa"/>
          </w:tcPr>
          <w:p w14:paraId="2C6C1B4E" w14:textId="77777777" w:rsidR="008122A4" w:rsidRPr="008122A4" w:rsidRDefault="008122A4" w:rsidP="008122A4">
            <w:pPr>
              <w:pStyle w:val="NormalWCCM"/>
              <w:ind w:firstLine="0"/>
              <w:jc w:val="right"/>
              <w:rPr>
                <w:sz w:val="22"/>
                <w:szCs w:val="22"/>
              </w:rPr>
            </w:pPr>
            <w:r w:rsidRPr="008122A4">
              <w:rPr>
                <w:sz w:val="22"/>
                <w:szCs w:val="22"/>
              </w:rPr>
              <w:t>(2)</w:t>
            </w:r>
          </w:p>
        </w:tc>
      </w:tr>
    </w:tbl>
    <w:p w14:paraId="69D76CB8" w14:textId="77777777" w:rsidR="008122A4" w:rsidRPr="008122A4" w:rsidRDefault="008122A4" w:rsidP="008122A4">
      <w:pPr>
        <w:jc w:val="both"/>
        <w:rPr>
          <w:sz w:val="22"/>
          <w:szCs w:val="22"/>
        </w:rPr>
      </w:pPr>
      <w:r w:rsidRPr="008122A4">
        <w:rPr>
          <w:sz w:val="22"/>
          <w:szCs w:val="22"/>
        </w:rPr>
        <w:t xml:space="preserve">where k is the rate constant, </w:t>
      </w:r>
      <w:r w:rsidRPr="008122A4">
        <w:rPr>
          <w:rFonts w:eastAsiaTheme="minorEastAsia"/>
          <w:sz w:val="22"/>
          <w:szCs w:val="22"/>
        </w:rPr>
        <w:t xml:space="preserve">A is the pre-exponential factor, R is the universal gas constant and T is temperature. The </w:t>
      </w:r>
      <w:r w:rsidRPr="008122A4">
        <w:rPr>
          <w:sz w:val="22"/>
          <w:szCs w:val="22"/>
        </w:rPr>
        <w:t>Kissinger equation below can be derived from Equation (2) under conditions of the maximum rate:</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8122A4" w:rsidRPr="008122A4" w14:paraId="1E1BF128" w14:textId="77777777" w:rsidTr="007273AE">
        <w:tc>
          <w:tcPr>
            <w:tcW w:w="8434" w:type="dxa"/>
          </w:tcPr>
          <w:p w14:paraId="0872CDC7" w14:textId="77777777" w:rsidR="008122A4" w:rsidRPr="008122A4" w:rsidRDefault="008122A4" w:rsidP="008122A4">
            <w:pPr>
              <w:pStyle w:val="Caption"/>
              <w:spacing w:after="0"/>
              <w:rPr>
                <w:rFonts w:eastAsiaTheme="minorEastAsia" w:cs="Times New Roman"/>
                <w:sz w:val="22"/>
                <w:szCs w:val="22"/>
              </w:rPr>
            </w:pPr>
            <m:oMathPara>
              <m:oMath>
                <m:r>
                  <w:rPr>
                    <w:rFonts w:ascii="Cambria Math" w:hAnsi="Cambria Math" w:cs="Times New Roman"/>
                    <w:sz w:val="22"/>
                    <w:szCs w:val="22"/>
                  </w:rPr>
                  <m:t>ln</m:t>
                </m:r>
                <m:d>
                  <m:dPr>
                    <m:ctrlPr>
                      <w:rPr>
                        <w:rFonts w:ascii="Cambria Math" w:hAnsi="Cambria Math" w:cs="Times New Roman"/>
                        <w:i/>
                        <w:sz w:val="22"/>
                        <w:szCs w:val="22"/>
                      </w:rPr>
                    </m:ctrlPr>
                  </m:dPr>
                  <m:e>
                    <m:f>
                      <m:fPr>
                        <m:ctrlPr>
                          <w:rPr>
                            <w:rFonts w:ascii="Cambria Math" w:hAnsi="Cambria Math" w:cs="Times New Roman"/>
                            <w:i/>
                            <w:sz w:val="22"/>
                            <w:szCs w:val="22"/>
                          </w:rPr>
                        </m:ctrlPr>
                      </m:fPr>
                      <m:num>
                        <m:r>
                          <w:rPr>
                            <w:rFonts w:ascii="Cambria Math" w:hAnsi="Cambria Math" w:cs="Times New Roman"/>
                            <w:sz w:val="22"/>
                            <w:szCs w:val="22"/>
                          </w:rPr>
                          <m:t>β</m:t>
                        </m:r>
                      </m:num>
                      <m:den>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e>
                          <m:sub>
                            <m:r>
                              <w:rPr>
                                <w:rFonts w:ascii="Cambria Math" w:hAnsi="Cambria Math" w:cs="Times New Roman"/>
                                <w:sz w:val="22"/>
                                <w:szCs w:val="22"/>
                              </w:rPr>
                              <m:t>m,i</m:t>
                            </m:r>
                          </m:sub>
                        </m:sSub>
                      </m:den>
                    </m:f>
                  </m:e>
                </m:d>
                <m:r>
                  <w:rPr>
                    <w:rFonts w:ascii="Cambria Math" w:hAnsi="Cambria Math" w:cs="Times New Roman"/>
                    <w:sz w:val="22"/>
                    <w:szCs w:val="22"/>
                  </w:rPr>
                  <m:t>=ln</m:t>
                </m:r>
                <m:d>
                  <m:dPr>
                    <m:ctrlPr>
                      <w:rPr>
                        <w:rFonts w:ascii="Cambria Math" w:hAnsi="Cambria Math" w:cs="Times New Roman"/>
                        <w:i/>
                        <w:sz w:val="22"/>
                        <w:szCs w:val="22"/>
                      </w:rPr>
                    </m:ctrlPr>
                  </m:dPr>
                  <m:e>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AR</m:t>
                        </m:r>
                      </m:num>
                      <m:den>
                        <m:r>
                          <w:rPr>
                            <w:rFonts w:ascii="Cambria Math" w:hAnsi="Cambria Math" w:cs="Times New Roman"/>
                            <w:sz w:val="22"/>
                            <w:szCs w:val="22"/>
                          </w:rPr>
                          <m:t>Ea</m:t>
                        </m:r>
                      </m:den>
                    </m:f>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m</m:t>
                        </m:r>
                      </m:sub>
                    </m:sSub>
                    <m:r>
                      <w:rPr>
                        <w:rFonts w:ascii="Cambria Math" w:hAnsi="Cambria Math" w:cs="Times New Roman"/>
                        <w:sz w:val="22"/>
                        <w:szCs w:val="22"/>
                      </w:rPr>
                      <m:t>)</m:t>
                    </m:r>
                  </m:e>
                </m:d>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a</m:t>
                        </m:r>
                      </m:sub>
                    </m:sSub>
                  </m:num>
                  <m:den>
                    <m:r>
                      <w:rPr>
                        <w:rFonts w:ascii="Cambria Math" w:hAnsi="Cambria Math" w:cs="Times New Roman"/>
                        <w:sz w:val="22"/>
                        <w:szCs w:val="22"/>
                      </w:rPr>
                      <m:t>R</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m,i</m:t>
                        </m:r>
                      </m:sub>
                    </m:sSub>
                  </m:den>
                </m:f>
              </m:oMath>
            </m:oMathPara>
          </w:p>
        </w:tc>
        <w:tc>
          <w:tcPr>
            <w:tcW w:w="776" w:type="dxa"/>
          </w:tcPr>
          <w:p w14:paraId="374CF33B" w14:textId="77777777" w:rsidR="008122A4" w:rsidRPr="008122A4" w:rsidRDefault="008122A4" w:rsidP="008122A4">
            <w:pPr>
              <w:pStyle w:val="NormalWCCM"/>
              <w:ind w:firstLine="0"/>
              <w:jc w:val="right"/>
              <w:rPr>
                <w:sz w:val="22"/>
                <w:szCs w:val="22"/>
              </w:rPr>
            </w:pPr>
            <w:r w:rsidRPr="008122A4">
              <w:rPr>
                <w:sz w:val="22"/>
                <w:szCs w:val="22"/>
              </w:rPr>
              <w:t>(3)</w:t>
            </w:r>
          </w:p>
        </w:tc>
      </w:tr>
      <w:tr w:rsidR="008122A4" w:rsidRPr="008122A4" w14:paraId="771001B4" w14:textId="77777777" w:rsidTr="007273AE">
        <w:tc>
          <w:tcPr>
            <w:tcW w:w="8434" w:type="dxa"/>
          </w:tcPr>
          <w:p w14:paraId="30FF5364" w14:textId="77777777" w:rsidR="008122A4" w:rsidRPr="008122A4" w:rsidRDefault="008122A4" w:rsidP="008122A4">
            <w:pPr>
              <w:pStyle w:val="Caption"/>
              <w:spacing w:after="0"/>
              <w:rPr>
                <w:rFonts w:eastAsia="Calibri" w:cs="Times New Roman"/>
                <w:sz w:val="22"/>
                <w:szCs w:val="22"/>
              </w:rPr>
            </w:pPr>
          </w:p>
        </w:tc>
        <w:tc>
          <w:tcPr>
            <w:tcW w:w="776" w:type="dxa"/>
          </w:tcPr>
          <w:p w14:paraId="4E2EDE39" w14:textId="77777777" w:rsidR="008122A4" w:rsidRPr="008122A4" w:rsidRDefault="008122A4" w:rsidP="008122A4">
            <w:pPr>
              <w:pStyle w:val="NormalWCCM"/>
              <w:ind w:firstLine="0"/>
              <w:jc w:val="right"/>
              <w:rPr>
                <w:sz w:val="22"/>
                <w:szCs w:val="22"/>
              </w:rPr>
            </w:pPr>
          </w:p>
        </w:tc>
      </w:tr>
    </w:tbl>
    <w:p w14:paraId="3C1E3DCB" w14:textId="77777777" w:rsidR="008122A4" w:rsidRPr="008122A4" w:rsidRDefault="008122A4" w:rsidP="008122A4">
      <w:pPr>
        <w:jc w:val="both"/>
        <w:rPr>
          <w:rFonts w:eastAsiaTheme="minorEastAsia"/>
          <w:sz w:val="22"/>
          <w:szCs w:val="22"/>
        </w:rPr>
      </w:pPr>
      <w:r w:rsidRPr="008122A4">
        <w:rPr>
          <w:rFonts w:eastAsiaTheme="minorEastAsia"/>
          <w:sz w:val="22"/>
          <w:szCs w:val="22"/>
        </w:rPr>
        <w:t xml:space="preserve">where β is the heating rate, α is conversion, </w:t>
      </w:r>
      <m:oMath>
        <m:r>
          <w:rPr>
            <w:rFonts w:ascii="Cambria Math" w:hAnsi="Cambria Math"/>
            <w:sz w:val="22"/>
            <w:szCs w:val="22"/>
          </w:rPr>
          <m:t>i</m:t>
        </m:r>
      </m:oMath>
      <w:r w:rsidRPr="008122A4">
        <w:rPr>
          <w:rFonts w:eastAsiaTheme="minorEastAsia"/>
          <w:sz w:val="22"/>
          <w:szCs w:val="22"/>
        </w:rPr>
        <w:t xml:space="preserve"> denotes various temperature programs and m denotes the values related to the maximum rate. </w:t>
      </w:r>
      <w:r w:rsidRPr="008122A4">
        <w:rPr>
          <w:sz w:val="22"/>
          <w:szCs w:val="22"/>
        </w:rPr>
        <w:t xml:space="preserve">In the Kissinger method, at maximum rates, </w:t>
      </w:r>
      <m:oMath>
        <m:r>
          <w:rPr>
            <w:rFonts w:ascii="Cambria Math" w:hAnsi="Cambria Math"/>
            <w:sz w:val="22"/>
            <w:szCs w:val="22"/>
          </w:rPr>
          <m:t>ln</m:t>
        </m:r>
        <m:d>
          <m:dPr>
            <m:ctrlPr>
              <w:rPr>
                <w:rFonts w:ascii="Cambria Math" w:hAnsi="Cambria Math"/>
                <w:i/>
                <w:sz w:val="22"/>
                <w:szCs w:val="22"/>
              </w:rPr>
            </m:ctrlPr>
          </m:dPr>
          <m:e>
            <m:f>
              <m:fPr>
                <m:type m:val="lin"/>
                <m:ctrlPr>
                  <w:rPr>
                    <w:rFonts w:ascii="Cambria Math" w:hAnsi="Cambria Math"/>
                    <w:i/>
                    <w:sz w:val="22"/>
                    <w:szCs w:val="22"/>
                  </w:rPr>
                </m:ctrlPr>
              </m:fPr>
              <m:num>
                <m:r>
                  <w:rPr>
                    <w:rFonts w:ascii="Cambria Math" w:hAnsi="Cambria Math"/>
                    <w:sz w:val="22"/>
                    <w:szCs w:val="22"/>
                  </w:rPr>
                  <m:t>β</m:t>
                </m:r>
              </m:num>
              <m:den>
                <m:sSub>
                  <m:sSubPr>
                    <m:ctrlPr>
                      <w:rPr>
                        <w:rFonts w:ascii="Cambria Math" w:hAnsi="Cambria Math"/>
                        <w:i/>
                        <w:sz w:val="22"/>
                        <w:szCs w:val="22"/>
                      </w:rPr>
                    </m:ctrlPr>
                  </m:sSubPr>
                  <m:e>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2</m:t>
                        </m:r>
                      </m:sup>
                    </m:sSup>
                  </m:e>
                  <m:sub>
                    <m:r>
                      <w:rPr>
                        <w:rFonts w:ascii="Cambria Math" w:hAnsi="Cambria Math"/>
                        <w:sz w:val="22"/>
                        <w:szCs w:val="22"/>
                      </w:rPr>
                      <m:t>m,i</m:t>
                    </m:r>
                  </m:sub>
                </m:sSub>
              </m:den>
            </m:f>
          </m:e>
        </m:d>
      </m:oMath>
      <w:r w:rsidRPr="008122A4">
        <w:rPr>
          <w:rFonts w:eastAsiaTheme="minorEastAsia"/>
          <w:sz w:val="22"/>
          <w:szCs w:val="22"/>
        </w:rPr>
        <w:t xml:space="preserve"> is plotted against </w:t>
      </w:r>
      <m:oMath>
        <m:f>
          <m:fPr>
            <m:type m:val="lin"/>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m</m:t>
                </m:r>
              </m:sub>
            </m:sSub>
          </m:den>
        </m:f>
      </m:oMath>
      <w:r w:rsidRPr="008122A4">
        <w:rPr>
          <w:rFonts w:eastAsiaTheme="minorEastAsia"/>
          <w:sz w:val="22"/>
          <w:szCs w:val="22"/>
        </w:rPr>
        <w:t xml:space="preserve">  giving rise to a straight line whose slope yields </w:t>
      </w:r>
      <w:r w:rsidRPr="008122A4">
        <w:rPr>
          <w:sz w:val="22"/>
          <w:szCs w:val="22"/>
        </w:rPr>
        <w:t>E</w:t>
      </w:r>
      <w:r w:rsidRPr="008122A4">
        <w:rPr>
          <w:sz w:val="22"/>
          <w:szCs w:val="22"/>
          <w:vertAlign w:val="subscript"/>
        </w:rPr>
        <w:t>a</w:t>
      </w:r>
      <w:r w:rsidRPr="008122A4">
        <w:rPr>
          <w:rFonts w:eastAsiaTheme="minorEastAsia"/>
          <w:sz w:val="22"/>
          <w:szCs w:val="22"/>
        </w:rPr>
        <w:t xml:space="preserve"> </w:t>
      </w:r>
      <w:r w:rsidRPr="008122A4">
        <w:rPr>
          <w:rFonts w:eastAsiaTheme="minorEastAsia"/>
          <w:sz w:val="22"/>
          <w:szCs w:val="22"/>
        </w:rPr>
        <w:fldChar w:fldCharType="begin"/>
      </w:r>
      <w:r w:rsidRPr="008122A4">
        <w:rPr>
          <w:rFonts w:eastAsiaTheme="minorEastAsia"/>
          <w:sz w:val="22"/>
          <w:szCs w:val="22"/>
        </w:rPr>
        <w:instrText xml:space="preserve"> ADDIN EN.CITE &lt;EndNote&gt;&lt;Cite&gt;&lt;Author&gt;Vyazovkin&lt;/Author&gt;&lt;Year&gt;2011&lt;/Year&gt;&lt;RecNum&gt;81&lt;/RecNum&gt;&lt;DisplayText&gt;[29]&lt;/DisplayText&gt;&lt;record&gt;&lt;rec-number&gt;81&lt;/rec-number&gt;&lt;foreign-keys&gt;&lt;key app="EN" db-id="r0p002f0355f0geavwa5v05wvvdfpzw0fvx5" timestamp="1450794590"&gt;81&lt;/key&gt;&lt;/foreign-keys&gt;&lt;ref-type name="Journal Article"&gt;17&lt;/ref-type&gt;&lt;contributors&gt;&lt;authors&gt;&lt;author&gt;Vyazovkin, Sergey&lt;/author&gt;&lt;author&gt;Burnham, Alan K.&lt;/author&gt;&lt;author&gt;Criado, José M.&lt;/author&gt;&lt;author&gt;Pérez-Maqueda, Luis A.&lt;/author&gt;&lt;author&gt;Popescu, Crisan&lt;/author&gt;&lt;author&gt;Sbirrazzuoli, Nicolas&lt;/author&gt;&lt;/authors&gt;&lt;/contributors&gt;&lt;titles&gt;&lt;title&gt;ICTAC Kinetics Committee recommendations for performing kinetic computations on thermal analysis data&lt;/title&gt;&lt;secondary-title&gt;Thermochimica Acta&lt;/secondary-title&gt;&lt;/titles&gt;&lt;periodical&gt;&lt;full-title&gt;Thermochimica Acta&lt;/full-title&gt;&lt;/periodical&gt;&lt;pages&gt;1-19&lt;/pages&gt;&lt;volume&gt;520&lt;/volume&gt;&lt;number&gt;1–2&lt;/number&gt;&lt;keywords&gt;&lt;keyword&gt;Crosslinking&lt;/keyword&gt;&lt;keyword&gt;Crystallization&lt;/keyword&gt;&lt;keyword&gt;Curing&lt;/keyword&gt;&lt;keyword&gt;Decomposition&lt;/keyword&gt;&lt;keyword&gt;Degradation&lt;/keyword&gt;&lt;keyword&gt;Kinetics&lt;/keyword&gt;&lt;/keywords&gt;&lt;dates&gt;&lt;year&gt;2011&lt;/year&gt;&lt;pub-dates&gt;&lt;date&gt;6/10/&lt;/date&gt;&lt;/pub-dates&gt;&lt;/dates&gt;&lt;isbn&gt;0040-6031&lt;/isbn&gt;&lt;urls&gt;&lt;related-urls&gt;&lt;url&gt;http://www.sciencedirect.com/science/article/pii/S0040603111002152&lt;/url&gt;&lt;/related-urls&gt;&lt;/urls&gt;&lt;electronic-resource-num&gt;http://dx.doi.org/10.1016/j.tca.2011.03.034&lt;/electronic-resource-num&gt;&lt;/record&gt;&lt;/Cite&gt;&lt;/EndNote&gt;</w:instrText>
      </w:r>
      <w:r w:rsidRPr="008122A4">
        <w:rPr>
          <w:rFonts w:eastAsiaTheme="minorEastAsia"/>
          <w:sz w:val="22"/>
          <w:szCs w:val="22"/>
        </w:rPr>
        <w:fldChar w:fldCharType="separate"/>
      </w:r>
      <w:r w:rsidRPr="008122A4">
        <w:rPr>
          <w:rFonts w:eastAsiaTheme="minorEastAsia"/>
          <w:noProof/>
          <w:sz w:val="22"/>
          <w:szCs w:val="22"/>
        </w:rPr>
        <w:t>[29]</w:t>
      </w:r>
      <w:r w:rsidRPr="008122A4">
        <w:rPr>
          <w:rFonts w:eastAsiaTheme="minorEastAsia"/>
          <w:sz w:val="22"/>
          <w:szCs w:val="22"/>
        </w:rPr>
        <w:fldChar w:fldCharType="end"/>
      </w:r>
      <w:r w:rsidRPr="008122A4">
        <w:rPr>
          <w:rFonts w:eastAsiaTheme="minorEastAsia"/>
          <w:sz w:val="22"/>
          <w:szCs w:val="22"/>
        </w:rPr>
        <w:t xml:space="preserve">. </w:t>
      </w:r>
    </w:p>
    <w:p w14:paraId="6F3561B2" w14:textId="77777777" w:rsidR="008122A4" w:rsidRPr="008122A4" w:rsidRDefault="008122A4" w:rsidP="008122A4">
      <w:pPr>
        <w:jc w:val="both"/>
        <w:rPr>
          <w:rFonts w:eastAsiaTheme="minorEastAsia"/>
          <w:sz w:val="22"/>
          <w:szCs w:val="22"/>
        </w:rPr>
      </w:pPr>
      <w:r w:rsidRPr="008122A4">
        <w:rPr>
          <w:sz w:val="22"/>
          <w:szCs w:val="22"/>
        </w:rPr>
        <w:t>The K-A-S method uses the integral isoconversional principle; it is assumed that the reaction rate at constant extent of conversion is only a function of temperature. Equation (4) gives the integral form of the reaction model,</w:t>
      </w:r>
      <w:r w:rsidRPr="008122A4">
        <w:rPr>
          <w:rFonts w:eastAsiaTheme="minorEastAsia"/>
          <w:sz w:val="22"/>
          <w:szCs w:val="22"/>
        </w:rPr>
        <w:t xml:space="preserve"> </w:t>
      </w:r>
      <m:oMath>
        <m:r>
          <w:rPr>
            <w:rFonts w:ascii="Cambria Math" w:hAnsi="Cambria Math"/>
            <w:sz w:val="22"/>
            <w:szCs w:val="22"/>
          </w:rPr>
          <m:t>g</m:t>
        </m:r>
        <m:d>
          <m:dPr>
            <m:ctrlPr>
              <w:rPr>
                <w:rFonts w:ascii="Cambria Math" w:hAnsi="Cambria Math"/>
                <w:sz w:val="22"/>
                <w:szCs w:val="22"/>
              </w:rPr>
            </m:ctrlPr>
          </m:dPr>
          <m:e>
            <m:r>
              <w:rPr>
                <w:rFonts w:ascii="Cambria Math" w:hAnsi="Cambria Math"/>
                <w:sz w:val="22"/>
                <w:szCs w:val="22"/>
              </w:rPr>
              <m:t>α</m:t>
            </m:r>
          </m:e>
        </m:d>
      </m:oMath>
      <w:r w:rsidRPr="008122A4">
        <w:rPr>
          <w:sz w:val="22"/>
          <w:szCs w:val="22"/>
        </w:rPr>
        <w:t>:</w:t>
      </w:r>
    </w:p>
    <w:tbl>
      <w:tblPr>
        <w:tblW w:w="9210" w:type="dxa"/>
        <w:jc w:val="center"/>
        <w:tblLayout w:type="fixed"/>
        <w:tblCellMar>
          <w:left w:w="70" w:type="dxa"/>
          <w:right w:w="70" w:type="dxa"/>
        </w:tblCellMar>
        <w:tblLook w:val="0000" w:firstRow="0" w:lastRow="0" w:firstColumn="0" w:lastColumn="0" w:noHBand="0" w:noVBand="0"/>
      </w:tblPr>
      <w:tblGrid>
        <w:gridCol w:w="8434"/>
        <w:gridCol w:w="776"/>
      </w:tblGrid>
      <w:tr w:rsidR="008122A4" w:rsidRPr="008122A4" w14:paraId="36FF7179" w14:textId="77777777" w:rsidTr="007273AE">
        <w:trPr>
          <w:jc w:val="center"/>
        </w:trPr>
        <w:tc>
          <w:tcPr>
            <w:tcW w:w="8434" w:type="dxa"/>
          </w:tcPr>
          <w:p w14:paraId="6DF1D868" w14:textId="77777777" w:rsidR="008122A4" w:rsidRPr="008122A4" w:rsidRDefault="008122A4" w:rsidP="008122A4">
            <w:pPr>
              <w:rPr>
                <w:rFonts w:eastAsiaTheme="minorEastAsia"/>
                <w:sz w:val="22"/>
                <w:szCs w:val="22"/>
              </w:rPr>
            </w:pPr>
            <m:oMathPara>
              <m:oMath>
                <m:r>
                  <w:rPr>
                    <w:rFonts w:ascii="Cambria Math" w:hAnsi="Cambria Math"/>
                    <w:sz w:val="22"/>
                    <w:szCs w:val="22"/>
                  </w:rPr>
                  <m:t>g</m:t>
                </m:r>
                <m:d>
                  <m:dPr>
                    <m:ctrlPr>
                      <w:rPr>
                        <w:rFonts w:ascii="Cambria Math" w:hAnsi="Cambria Math"/>
                        <w:sz w:val="22"/>
                        <w:szCs w:val="22"/>
                      </w:rPr>
                    </m:ctrlPr>
                  </m:dPr>
                  <m:e>
                    <m:r>
                      <w:rPr>
                        <w:rFonts w:ascii="Cambria Math" w:hAnsi="Cambria Math"/>
                        <w:sz w:val="22"/>
                        <w:szCs w:val="22"/>
                      </w:rPr>
                      <m:t>α</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A</m:t>
                    </m:r>
                  </m:num>
                  <m:den>
                    <m:r>
                      <w:rPr>
                        <w:rFonts w:ascii="Cambria Math" w:hAnsi="Cambria Math"/>
                        <w:sz w:val="22"/>
                        <w:szCs w:val="22"/>
                      </w:rPr>
                      <m:t>β</m:t>
                    </m:r>
                  </m:den>
                </m:f>
                <m:nary>
                  <m:naryPr>
                    <m:limLoc m:val="subSup"/>
                    <m:ctrlPr>
                      <w:rPr>
                        <w:rFonts w:ascii="Cambria Math" w:hAnsi="Cambria Math"/>
                        <w:sz w:val="22"/>
                        <w:szCs w:val="22"/>
                      </w:rPr>
                    </m:ctrlPr>
                  </m:naryPr>
                  <m:sub>
                    <m:r>
                      <m:rPr>
                        <m:sty m:val="p"/>
                      </m:rPr>
                      <w:rPr>
                        <w:rFonts w:ascii="Cambria Math" w:hAnsi="Cambria Math"/>
                        <w:sz w:val="22"/>
                        <w:szCs w:val="22"/>
                      </w:rPr>
                      <m:t>0</m:t>
                    </m:r>
                  </m:sub>
                  <m:sup>
                    <m:r>
                      <w:rPr>
                        <w:rFonts w:ascii="Cambria Math" w:hAnsi="Cambria Math"/>
                        <w:sz w:val="22"/>
                        <w:szCs w:val="22"/>
                      </w:rPr>
                      <m:t>T</m:t>
                    </m:r>
                  </m:sup>
                  <m:e>
                    <m:r>
                      <w:rPr>
                        <w:rFonts w:ascii="Cambria Math" w:hAnsi="Cambria Math"/>
                        <w:sz w:val="22"/>
                        <w:szCs w:val="22"/>
                      </w:rPr>
                      <m:t>exp</m:t>
                    </m:r>
                    <m:d>
                      <m:dPr>
                        <m:ctrlPr>
                          <w:rPr>
                            <w:rFonts w:ascii="Cambria Math" w:hAnsi="Cambria Math"/>
                            <w:sz w:val="22"/>
                            <w:szCs w:val="22"/>
                          </w:rPr>
                        </m:ctrlPr>
                      </m:dPr>
                      <m:e>
                        <m:f>
                          <m:fPr>
                            <m:ctrlPr>
                              <w:rPr>
                                <w:rFonts w:ascii="Cambria Math" w:hAnsi="Cambria Math"/>
                                <w:sz w:val="22"/>
                                <w:szCs w:val="22"/>
                              </w:rPr>
                            </m:ctrlPr>
                          </m:fPr>
                          <m:num>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num>
                          <m:den>
                            <m:r>
                              <w:rPr>
                                <w:rFonts w:ascii="Cambria Math" w:hAnsi="Cambria Math"/>
                                <w:sz w:val="22"/>
                                <w:szCs w:val="22"/>
                              </w:rPr>
                              <m:t>RT</m:t>
                            </m:r>
                          </m:den>
                        </m:f>
                      </m:e>
                    </m:d>
                    <m:r>
                      <w:rPr>
                        <w:rFonts w:ascii="Cambria Math" w:hAnsi="Cambria Math"/>
                        <w:sz w:val="22"/>
                        <w:szCs w:val="22"/>
                      </w:rPr>
                      <m:t>dT</m:t>
                    </m:r>
                  </m:e>
                </m:nary>
              </m:oMath>
            </m:oMathPara>
          </w:p>
        </w:tc>
        <w:tc>
          <w:tcPr>
            <w:tcW w:w="776" w:type="dxa"/>
          </w:tcPr>
          <w:p w14:paraId="7207F99A" w14:textId="77777777" w:rsidR="008122A4" w:rsidRPr="008122A4" w:rsidRDefault="008122A4" w:rsidP="008122A4">
            <w:pPr>
              <w:pStyle w:val="NormalWCCM"/>
              <w:ind w:firstLine="0"/>
              <w:jc w:val="right"/>
              <w:rPr>
                <w:sz w:val="22"/>
                <w:szCs w:val="22"/>
              </w:rPr>
            </w:pPr>
            <w:r w:rsidRPr="008122A4">
              <w:rPr>
                <w:sz w:val="22"/>
                <w:szCs w:val="22"/>
              </w:rPr>
              <w:t>(4)</w:t>
            </w:r>
          </w:p>
        </w:tc>
      </w:tr>
      <w:tr w:rsidR="008122A4" w:rsidRPr="008122A4" w14:paraId="3AB60329" w14:textId="77777777" w:rsidTr="007273AE">
        <w:trPr>
          <w:jc w:val="center"/>
        </w:trPr>
        <w:tc>
          <w:tcPr>
            <w:tcW w:w="8434" w:type="dxa"/>
          </w:tcPr>
          <w:p w14:paraId="00B0F16C" w14:textId="77777777" w:rsidR="008122A4" w:rsidRPr="008122A4" w:rsidRDefault="008122A4" w:rsidP="008122A4">
            <w:pPr>
              <w:rPr>
                <w:sz w:val="22"/>
                <w:szCs w:val="22"/>
              </w:rPr>
            </w:pPr>
          </w:p>
        </w:tc>
        <w:tc>
          <w:tcPr>
            <w:tcW w:w="776" w:type="dxa"/>
          </w:tcPr>
          <w:p w14:paraId="1F2A7422" w14:textId="77777777" w:rsidR="008122A4" w:rsidRPr="008122A4" w:rsidRDefault="008122A4" w:rsidP="008122A4">
            <w:pPr>
              <w:pStyle w:val="NormalWCCM"/>
              <w:ind w:firstLine="0"/>
              <w:jc w:val="right"/>
              <w:rPr>
                <w:sz w:val="22"/>
                <w:szCs w:val="22"/>
              </w:rPr>
            </w:pPr>
          </w:p>
        </w:tc>
      </w:tr>
    </w:tbl>
    <w:p w14:paraId="73A413D2" w14:textId="77777777" w:rsidR="008122A4" w:rsidRPr="008122A4" w:rsidRDefault="008122A4" w:rsidP="008122A4">
      <w:pPr>
        <w:jc w:val="both"/>
        <w:rPr>
          <w:sz w:val="22"/>
          <w:szCs w:val="22"/>
        </w:rPr>
      </w:pPr>
      <w:r w:rsidRPr="008122A4">
        <w:rPr>
          <w:sz w:val="22"/>
          <w:szCs w:val="22"/>
        </w:rPr>
        <w:t xml:space="preserve">It was derived by integration of Equation (2) with the </w:t>
      </w:r>
      <w:r w:rsidRPr="008122A4">
        <w:rPr>
          <w:rFonts w:eastAsiaTheme="minorEastAsia"/>
          <w:sz w:val="22"/>
          <w:szCs w:val="22"/>
        </w:rPr>
        <w:t xml:space="preserve">rate of conversion being a linear function of the time dependent rate constant and time independent conversion. </w:t>
      </w:r>
      <w:r w:rsidRPr="008122A4">
        <w:rPr>
          <w:sz w:val="22"/>
          <w:szCs w:val="22"/>
        </w:rPr>
        <w:t>Since Equation (4) does not have an analytical solution, integral isoconversional methods typically make approximations of the temperature integral in linear form. The approximations given by the K-A-S method is shown in Equation (5).</w:t>
      </w:r>
    </w:p>
    <w:tbl>
      <w:tblPr>
        <w:tblW w:w="9210" w:type="dxa"/>
        <w:jc w:val="center"/>
        <w:tblLayout w:type="fixed"/>
        <w:tblCellMar>
          <w:left w:w="70" w:type="dxa"/>
          <w:right w:w="70" w:type="dxa"/>
        </w:tblCellMar>
        <w:tblLook w:val="0000" w:firstRow="0" w:lastRow="0" w:firstColumn="0" w:lastColumn="0" w:noHBand="0" w:noVBand="0"/>
      </w:tblPr>
      <w:tblGrid>
        <w:gridCol w:w="8434"/>
        <w:gridCol w:w="776"/>
      </w:tblGrid>
      <w:tr w:rsidR="008122A4" w:rsidRPr="008122A4" w14:paraId="381915F9" w14:textId="77777777" w:rsidTr="007273AE">
        <w:trPr>
          <w:jc w:val="center"/>
        </w:trPr>
        <w:tc>
          <w:tcPr>
            <w:tcW w:w="8434" w:type="dxa"/>
          </w:tcPr>
          <w:p w14:paraId="7899523A" w14:textId="77777777" w:rsidR="008122A4" w:rsidRPr="008122A4" w:rsidRDefault="008122A4" w:rsidP="008122A4">
            <w:pPr>
              <w:rPr>
                <w:rFonts w:eastAsiaTheme="minorEastAsia"/>
                <w:sz w:val="22"/>
                <w:szCs w:val="22"/>
              </w:rPr>
            </w:pPr>
            <m:oMathPara>
              <m:oMath>
                <m:r>
                  <w:rPr>
                    <w:rFonts w:ascii="Cambria Math" w:hAnsi="Cambria Math"/>
                    <w:sz w:val="22"/>
                    <w:szCs w:val="22"/>
                  </w:rPr>
                  <m:t>ln</m:t>
                </m:r>
                <m:d>
                  <m:dPr>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i</m:t>
                            </m:r>
                          </m:sub>
                        </m:sSub>
                      </m:num>
                      <m:den>
                        <m:sSub>
                          <m:sSubPr>
                            <m:ctrlPr>
                              <w:rPr>
                                <w:rFonts w:ascii="Cambria Math" w:hAnsi="Cambria Math"/>
                                <w:sz w:val="22"/>
                                <w:szCs w:val="22"/>
                              </w:rPr>
                            </m:ctrlPr>
                          </m:sSubPr>
                          <m:e>
                            <m:sSup>
                              <m:sSupPr>
                                <m:ctrlPr>
                                  <w:rPr>
                                    <w:rFonts w:ascii="Cambria Math" w:hAnsi="Cambria Math"/>
                                    <w:sz w:val="22"/>
                                    <w:szCs w:val="22"/>
                                  </w:rPr>
                                </m:ctrlPr>
                              </m:sSupPr>
                              <m:e>
                                <m:r>
                                  <w:rPr>
                                    <w:rFonts w:ascii="Cambria Math" w:hAnsi="Cambria Math"/>
                                    <w:sz w:val="22"/>
                                    <w:szCs w:val="22"/>
                                  </w:rPr>
                                  <m:t>T</m:t>
                                </m:r>
                              </m:e>
                              <m:sup>
                                <m:r>
                                  <m:rPr>
                                    <m:sty m:val="p"/>
                                  </m:rPr>
                                  <w:rPr>
                                    <w:rFonts w:ascii="Cambria Math" w:hAnsi="Cambria Math"/>
                                    <w:sz w:val="22"/>
                                    <w:szCs w:val="22"/>
                                  </w:rPr>
                                  <m:t>2</m:t>
                                </m:r>
                              </m:sup>
                            </m:sSup>
                          </m:e>
                          <m:sub>
                            <m:r>
                              <w:rPr>
                                <w:rFonts w:ascii="Cambria Math" w:hAnsi="Cambria Math"/>
                                <w:sz w:val="22"/>
                                <w:szCs w:val="22"/>
                              </w:rPr>
                              <m:t>α</m:t>
                            </m:r>
                            <m:r>
                              <m:rPr>
                                <m:sty m:val="p"/>
                              </m:rPr>
                              <w:rPr>
                                <w:rFonts w:ascii="Cambria Math" w:hAnsi="Cambria Math"/>
                                <w:sz w:val="22"/>
                                <w:szCs w:val="22"/>
                              </w:rPr>
                              <m:t>,</m:t>
                            </m:r>
                            <m:r>
                              <w:rPr>
                                <w:rFonts w:ascii="Cambria Math" w:hAnsi="Cambria Math"/>
                                <w:sz w:val="22"/>
                                <w:szCs w:val="22"/>
                              </w:rPr>
                              <m:t>i</m:t>
                            </m:r>
                          </m:sub>
                        </m:sSub>
                      </m:den>
                    </m:f>
                  </m:e>
                </m:d>
                <m:r>
                  <m:rPr>
                    <m:sty m:val="p"/>
                  </m:rPr>
                  <w:rPr>
                    <w:rFonts w:ascii="Cambria Math" w:hAnsi="Cambria Math"/>
                    <w:sz w:val="22"/>
                    <w:szCs w:val="22"/>
                  </w:rPr>
                  <m:t>=</m:t>
                </m:r>
                <m:r>
                  <w:rPr>
                    <w:rFonts w:ascii="Cambria Math" w:hAnsi="Cambria Math"/>
                    <w:sz w:val="22"/>
                    <w:szCs w:val="22"/>
                  </w:rPr>
                  <m:t>Constant</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m:t>
                    </m:r>
                    <m:sSub>
                      <m:sSubPr>
                        <m:ctrlPr>
                          <w:rPr>
                            <w:rFonts w:ascii="Cambria Math" w:hAnsi="Cambria Math"/>
                            <w:sz w:val="22"/>
                            <w:szCs w:val="22"/>
                          </w:rPr>
                        </m:ctrlPr>
                      </m:sSubPr>
                      <m:e>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a</m:t>
                            </m:r>
                          </m:sub>
                        </m:sSub>
                      </m:e>
                      <m:sub>
                        <m:r>
                          <w:rPr>
                            <w:rFonts w:ascii="Cambria Math" w:hAnsi="Cambria Math"/>
                            <w:sz w:val="22"/>
                            <w:szCs w:val="22"/>
                          </w:rPr>
                          <m:t>α</m:t>
                        </m:r>
                      </m:sub>
                    </m:sSub>
                  </m:num>
                  <m:den>
                    <m:r>
                      <w:rPr>
                        <w:rFonts w:ascii="Cambria Math" w:hAnsi="Cambria Math"/>
                        <w:sz w:val="22"/>
                        <w:szCs w:val="22"/>
                      </w:rPr>
                      <m:t>R</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α</m:t>
                        </m:r>
                      </m:sub>
                    </m:sSub>
                  </m:den>
                </m:f>
              </m:oMath>
            </m:oMathPara>
          </w:p>
        </w:tc>
        <w:tc>
          <w:tcPr>
            <w:tcW w:w="776" w:type="dxa"/>
          </w:tcPr>
          <w:p w14:paraId="2CF46D7D" w14:textId="77777777" w:rsidR="008122A4" w:rsidRPr="008122A4" w:rsidRDefault="008122A4" w:rsidP="008122A4">
            <w:pPr>
              <w:pStyle w:val="NormalWCCM"/>
              <w:ind w:firstLine="0"/>
              <w:jc w:val="right"/>
              <w:rPr>
                <w:sz w:val="22"/>
                <w:szCs w:val="22"/>
              </w:rPr>
            </w:pPr>
            <w:r w:rsidRPr="008122A4">
              <w:rPr>
                <w:sz w:val="22"/>
                <w:szCs w:val="22"/>
              </w:rPr>
              <w:t>(5)</w:t>
            </w:r>
          </w:p>
        </w:tc>
      </w:tr>
    </w:tbl>
    <w:p w14:paraId="356CC8D3" w14:textId="77777777" w:rsidR="008122A4" w:rsidRPr="008122A4" w:rsidRDefault="008122A4" w:rsidP="008122A4">
      <w:pPr>
        <w:jc w:val="both"/>
        <w:rPr>
          <w:rFonts w:eastAsiaTheme="minorEastAsia"/>
          <w:sz w:val="22"/>
          <w:szCs w:val="22"/>
        </w:rPr>
      </w:pPr>
    </w:p>
    <w:p w14:paraId="0CF7A128" w14:textId="1613BD31" w:rsidR="008122A4" w:rsidRDefault="008122A4" w:rsidP="008122A4">
      <w:pPr>
        <w:jc w:val="both"/>
        <w:rPr>
          <w:rFonts w:eastAsiaTheme="minorEastAsia"/>
          <w:sz w:val="22"/>
          <w:szCs w:val="22"/>
        </w:rPr>
      </w:pPr>
      <w:r w:rsidRPr="008122A4">
        <w:rPr>
          <w:rFonts w:eastAsiaTheme="minorEastAsia"/>
          <w:sz w:val="22"/>
          <w:szCs w:val="22"/>
        </w:rPr>
        <w:lastRenderedPageBreak/>
        <w:t xml:space="preserve">This </w:t>
      </w:r>
      <w:r w:rsidRPr="008122A4">
        <w:rPr>
          <w:sz w:val="22"/>
          <w:szCs w:val="22"/>
        </w:rPr>
        <w:t>method allows the E</w:t>
      </w:r>
      <w:r w:rsidRPr="008122A4">
        <w:rPr>
          <w:sz w:val="22"/>
          <w:szCs w:val="22"/>
          <w:vertAlign w:val="subscript"/>
        </w:rPr>
        <w:t>a</w:t>
      </w:r>
      <w:r w:rsidRPr="008122A4">
        <w:rPr>
          <w:sz w:val="22"/>
          <w:szCs w:val="22"/>
        </w:rPr>
        <w:t xml:space="preserve"> at various extents of conversion to be found by plotting </w:t>
      </w:r>
      <m:oMath>
        <m:r>
          <w:rPr>
            <w:rFonts w:ascii="Cambria Math" w:hAnsi="Cambria Math"/>
            <w:sz w:val="22"/>
            <w:szCs w:val="22"/>
          </w:rPr>
          <m:t>ln</m:t>
        </m:r>
        <m:d>
          <m:dPr>
            <m:ctrlPr>
              <w:rPr>
                <w:rFonts w:ascii="Cambria Math" w:hAnsi="Cambria Math"/>
                <w:i/>
                <w:sz w:val="22"/>
                <w:szCs w:val="22"/>
              </w:rPr>
            </m:ctrlPr>
          </m:dPr>
          <m:e>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β</m:t>
                    </m:r>
                  </m:e>
                  <m:sub>
                    <m:r>
                      <w:rPr>
                        <w:rFonts w:ascii="Cambria Math" w:hAnsi="Cambria Math"/>
                        <w:sz w:val="22"/>
                        <w:szCs w:val="22"/>
                      </w:rPr>
                      <m:t>i</m:t>
                    </m:r>
                  </m:sub>
                </m:sSub>
              </m:num>
              <m:den>
                <m:sSub>
                  <m:sSubPr>
                    <m:ctrlPr>
                      <w:rPr>
                        <w:rFonts w:ascii="Cambria Math" w:hAnsi="Cambria Math"/>
                        <w:bCs/>
                        <w:i/>
                        <w:sz w:val="22"/>
                        <w:szCs w:val="22"/>
                      </w:rPr>
                    </m:ctrlPr>
                  </m:sSubPr>
                  <m:e>
                    <m:sSup>
                      <m:sSupPr>
                        <m:ctrlPr>
                          <w:rPr>
                            <w:rFonts w:ascii="Cambria Math" w:hAnsi="Cambria Math"/>
                            <w:bCs/>
                            <w:i/>
                            <w:sz w:val="22"/>
                            <w:szCs w:val="22"/>
                          </w:rPr>
                        </m:ctrlPr>
                      </m:sSupPr>
                      <m:e>
                        <m:r>
                          <w:rPr>
                            <w:rFonts w:ascii="Cambria Math" w:hAnsi="Cambria Math"/>
                            <w:sz w:val="22"/>
                            <w:szCs w:val="22"/>
                          </w:rPr>
                          <m:t>T</m:t>
                        </m:r>
                      </m:e>
                      <m:sup>
                        <m:r>
                          <w:rPr>
                            <w:rFonts w:ascii="Cambria Math" w:hAnsi="Cambria Math"/>
                            <w:sz w:val="22"/>
                            <w:szCs w:val="22"/>
                          </w:rPr>
                          <m:t>2</m:t>
                        </m:r>
                      </m:sup>
                    </m:sSup>
                  </m:e>
                  <m:sub>
                    <m:r>
                      <w:rPr>
                        <w:rFonts w:ascii="Cambria Math" w:hAnsi="Cambria Math"/>
                        <w:sz w:val="22"/>
                        <w:szCs w:val="22"/>
                      </w:rPr>
                      <m:t>α,i</m:t>
                    </m:r>
                  </m:sub>
                </m:sSub>
              </m:den>
            </m:f>
          </m:e>
        </m:d>
      </m:oMath>
      <w:r w:rsidRPr="008122A4">
        <w:rPr>
          <w:rFonts w:eastAsiaTheme="minorEastAsia"/>
          <w:sz w:val="22"/>
          <w:szCs w:val="22"/>
        </w:rPr>
        <w:t xml:space="preserve"> vs </w:t>
      </w:r>
      <m:oMath>
        <m:f>
          <m:fPr>
            <m:type m:val="lin"/>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α</m:t>
                </m:r>
              </m:sub>
            </m:sSub>
          </m:den>
        </m:f>
      </m:oMath>
      <w:bookmarkStart w:id="0" w:name="_GoBack"/>
      <w:bookmarkEnd w:id="0"/>
      <w:r w:rsidRPr="008122A4">
        <w:rPr>
          <w:rFonts w:eastAsiaTheme="minorEastAsia"/>
          <w:sz w:val="22"/>
          <w:szCs w:val="22"/>
        </w:rPr>
        <w:t>.</w:t>
      </w:r>
    </w:p>
    <w:p w14:paraId="2D70E306" w14:textId="77777777" w:rsidR="00815D94" w:rsidRPr="008122A4" w:rsidRDefault="00815D94" w:rsidP="008122A4">
      <w:pPr>
        <w:jc w:val="both"/>
        <w:rPr>
          <w:rFonts w:eastAsiaTheme="minorEastAsia"/>
          <w:sz w:val="22"/>
          <w:szCs w:val="22"/>
        </w:rPr>
      </w:pPr>
    </w:p>
    <w:p w14:paraId="12EE3D65" w14:textId="6A9F51D4" w:rsidR="008122A4" w:rsidRDefault="008122A4" w:rsidP="008122A4">
      <w:pPr>
        <w:jc w:val="both"/>
        <w:rPr>
          <w:sz w:val="22"/>
          <w:szCs w:val="22"/>
        </w:rPr>
      </w:pPr>
      <w:r w:rsidRPr="008122A4">
        <w:rPr>
          <w:sz w:val="22"/>
          <w:szCs w:val="22"/>
        </w:rPr>
        <w:t xml:space="preserve">Figure </w:t>
      </w:r>
      <w:r>
        <w:rPr>
          <w:sz w:val="22"/>
          <w:szCs w:val="22"/>
        </w:rPr>
        <w:t>3</w:t>
      </w:r>
      <w:r w:rsidRPr="008122A4">
        <w:rPr>
          <w:sz w:val="22"/>
          <w:szCs w:val="22"/>
        </w:rPr>
        <w:t xml:space="preserve"> shows the degradation thermograms for epoxy only and epoxy+CuO at 1, 2, 5, 7 and 10°C/min. The thermal lag caused by varying the heating rate is clearly illustrated, with decomposition occurring at lower temperatures when slower heating rates are used. </w:t>
      </w:r>
    </w:p>
    <w:p w14:paraId="0CC4272F" w14:textId="0556FE45" w:rsidR="00134785" w:rsidRDefault="008122A4" w:rsidP="00134785">
      <w:pPr>
        <w:pStyle w:val="Caption"/>
        <w:jc w:val="center"/>
        <w:rPr>
          <w:sz w:val="22"/>
          <w:szCs w:val="22"/>
        </w:rPr>
      </w:pPr>
      <w:r>
        <w:rPr>
          <w:noProof/>
          <w:lang w:eastAsia="zh-CN"/>
        </w:rPr>
        <w:drawing>
          <wp:inline distT="0" distB="0" distL="0" distR="0" wp14:anchorId="63EE791F" wp14:editId="055A6BCD">
            <wp:extent cx="3728720" cy="2796540"/>
            <wp:effectExtent l="0" t="0" r="5080" b="3810"/>
            <wp:docPr id="5" name="Picture 5" descr="C:\Users\LY\AppData\Local\Microsoft\Windows\Temporary Internet Files\Content.Word\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AppData\Local\Microsoft\Windows\Temporary Internet Files\Content.Word\Figure6.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29135" cy="2796851"/>
                    </a:xfrm>
                    <a:prstGeom prst="rect">
                      <a:avLst/>
                    </a:prstGeom>
                    <a:noFill/>
                    <a:ln>
                      <a:noFill/>
                    </a:ln>
                  </pic:spPr>
                </pic:pic>
              </a:graphicData>
            </a:graphic>
          </wp:inline>
        </w:drawing>
      </w:r>
    </w:p>
    <w:p w14:paraId="7752BB60" w14:textId="233F009C" w:rsidR="00134785" w:rsidRPr="00754440" w:rsidRDefault="00134785" w:rsidP="00134785">
      <w:pPr>
        <w:pStyle w:val="Caption"/>
        <w:jc w:val="center"/>
        <w:rPr>
          <w:sz w:val="22"/>
          <w:szCs w:val="22"/>
        </w:rPr>
      </w:pPr>
      <w:r>
        <w:rPr>
          <w:sz w:val="22"/>
          <w:szCs w:val="22"/>
        </w:rPr>
        <w:t>Figure 3</w:t>
      </w:r>
      <w:r w:rsidRPr="00754440">
        <w:rPr>
          <w:sz w:val="22"/>
          <w:szCs w:val="22"/>
        </w:rPr>
        <w:t xml:space="preserve"> </w:t>
      </w:r>
      <w:r w:rsidRPr="00C23C58">
        <w:rPr>
          <w:sz w:val="22"/>
        </w:rPr>
        <w:t>Epoxy degradation thermograms from TGA illustrating the thermal lag caused by varying heating rate for a) epoxy only and b) epoxy with 5% added CuO</w:t>
      </w:r>
    </w:p>
    <w:p w14:paraId="5A1AD22F" w14:textId="3AB81A48" w:rsidR="008122A4" w:rsidRPr="00134785" w:rsidRDefault="008122A4" w:rsidP="008122A4">
      <w:pPr>
        <w:jc w:val="center"/>
        <w:rPr>
          <w:sz w:val="22"/>
          <w:szCs w:val="22"/>
          <w:lang w:val="en-GB"/>
        </w:rPr>
      </w:pPr>
    </w:p>
    <w:p w14:paraId="58B61891" w14:textId="77777777" w:rsidR="008122A4" w:rsidRPr="008122A4" w:rsidRDefault="008122A4" w:rsidP="008122A4">
      <w:pPr>
        <w:jc w:val="both"/>
        <w:rPr>
          <w:sz w:val="22"/>
          <w:szCs w:val="22"/>
        </w:rPr>
      </w:pPr>
    </w:p>
    <w:p w14:paraId="196FDD93" w14:textId="6F4802AC" w:rsidR="008122A4" w:rsidRPr="008122A4" w:rsidRDefault="008122A4" w:rsidP="008122A4">
      <w:pPr>
        <w:jc w:val="both"/>
        <w:rPr>
          <w:sz w:val="22"/>
          <w:szCs w:val="22"/>
        </w:rPr>
      </w:pPr>
      <w:r w:rsidRPr="008122A4">
        <w:rPr>
          <w:sz w:val="22"/>
          <w:szCs w:val="22"/>
        </w:rPr>
        <w:t xml:space="preserve">Figure </w:t>
      </w:r>
      <w:r w:rsidR="00134785">
        <w:rPr>
          <w:sz w:val="22"/>
          <w:szCs w:val="22"/>
        </w:rPr>
        <w:t>4</w:t>
      </w:r>
      <w:r w:rsidRPr="008122A4">
        <w:rPr>
          <w:sz w:val="22"/>
          <w:szCs w:val="22"/>
        </w:rPr>
        <w:t xml:space="preserve"> shows the straight-lines</w:t>
      </w:r>
      <w:r w:rsidR="00134785">
        <w:rPr>
          <w:sz w:val="22"/>
          <w:szCs w:val="22"/>
        </w:rPr>
        <w:t xml:space="preserve"> produced by the</w:t>
      </w:r>
      <w:r w:rsidRPr="008122A4">
        <w:rPr>
          <w:sz w:val="22"/>
          <w:szCs w:val="22"/>
        </w:rPr>
        <w:t xml:space="preserve"> shift in temperature for each maximum rate; the gradient of which was used in the Kissinger method to calculate the E</w:t>
      </w:r>
      <w:r w:rsidRPr="008122A4">
        <w:rPr>
          <w:sz w:val="22"/>
          <w:szCs w:val="22"/>
          <w:vertAlign w:val="subscript"/>
        </w:rPr>
        <w:t>a</w:t>
      </w:r>
      <w:r w:rsidRPr="008122A4">
        <w:rPr>
          <w:sz w:val="22"/>
          <w:szCs w:val="22"/>
        </w:rPr>
        <w:t xml:space="preserve">. As shown in Figure </w:t>
      </w:r>
      <w:r w:rsidR="00134785">
        <w:rPr>
          <w:sz w:val="22"/>
          <w:szCs w:val="22"/>
        </w:rPr>
        <w:t>3</w:t>
      </w:r>
      <w:r w:rsidRPr="008122A4">
        <w:rPr>
          <w:sz w:val="22"/>
          <w:szCs w:val="22"/>
        </w:rPr>
        <w:t>, the epoxy degradation has two degradation stages (giving two maximum rates) for all heating rates, therefore a value of E</w:t>
      </w:r>
      <w:r w:rsidRPr="008122A4">
        <w:rPr>
          <w:sz w:val="22"/>
          <w:szCs w:val="22"/>
          <w:vertAlign w:val="subscript"/>
        </w:rPr>
        <w:t>a</w:t>
      </w:r>
      <w:r w:rsidRPr="008122A4">
        <w:rPr>
          <w:sz w:val="22"/>
          <w:szCs w:val="22"/>
        </w:rPr>
        <w:t xml:space="preserve"> was found for each degradation stage to occur. </w:t>
      </w:r>
    </w:p>
    <w:p w14:paraId="7394042D" w14:textId="183D1446" w:rsidR="008122A4" w:rsidRDefault="008122A4" w:rsidP="008122A4">
      <w:pPr>
        <w:jc w:val="both"/>
        <w:rPr>
          <w:sz w:val="22"/>
          <w:szCs w:val="22"/>
        </w:rPr>
      </w:pPr>
    </w:p>
    <w:p w14:paraId="7A3F78CC" w14:textId="2CC71763" w:rsidR="00134785" w:rsidRDefault="00134785" w:rsidP="00134785">
      <w:pPr>
        <w:jc w:val="center"/>
        <w:rPr>
          <w:sz w:val="22"/>
          <w:szCs w:val="22"/>
        </w:rPr>
      </w:pPr>
      <w:r>
        <w:rPr>
          <w:noProof/>
          <w:lang w:val="en-GB" w:eastAsia="zh-CN"/>
        </w:rPr>
        <w:lastRenderedPageBreak/>
        <w:drawing>
          <wp:inline distT="0" distB="0" distL="0" distR="0" wp14:anchorId="217286B4" wp14:editId="0DFAC481">
            <wp:extent cx="5761355" cy="4321016"/>
            <wp:effectExtent l="0" t="0" r="8890" b="0"/>
            <wp:docPr id="8" name="Picture 8" descr="C:\Users\LY\AppData\Local\Microsoft\Windows\Temporary Internet Files\Content.Word\Figur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AppData\Local\Microsoft\Windows\Temporary Internet Files\Content.Word\Figure7.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1355" cy="4321016"/>
                    </a:xfrm>
                    <a:prstGeom prst="rect">
                      <a:avLst/>
                    </a:prstGeom>
                    <a:noFill/>
                    <a:ln>
                      <a:noFill/>
                    </a:ln>
                  </pic:spPr>
                </pic:pic>
              </a:graphicData>
            </a:graphic>
          </wp:inline>
        </w:drawing>
      </w:r>
    </w:p>
    <w:p w14:paraId="42D33CD9" w14:textId="6B35E2D1" w:rsidR="00134785" w:rsidRPr="00754440" w:rsidRDefault="00134785" w:rsidP="00134785">
      <w:pPr>
        <w:pStyle w:val="Caption"/>
        <w:rPr>
          <w:sz w:val="22"/>
          <w:szCs w:val="22"/>
        </w:rPr>
      </w:pPr>
      <w:r>
        <w:rPr>
          <w:sz w:val="22"/>
          <w:szCs w:val="22"/>
        </w:rPr>
        <w:t>Figure 4</w:t>
      </w:r>
      <w:r w:rsidRPr="00754440">
        <w:rPr>
          <w:sz w:val="22"/>
          <w:szCs w:val="22"/>
        </w:rPr>
        <w:t xml:space="preserve"> Plot with straight lines of best fit used to find the first and second stage degradation Ea using Kissinger's method. From top to bottom; </w:t>
      </w:r>
      <w:r w:rsidRPr="00754440">
        <w:rPr>
          <w:rFonts w:cs="Times New Roman"/>
          <w:sz w:val="22"/>
          <w:szCs w:val="22"/>
        </w:rPr>
        <w:t>epoxy only, epoxy with 1.5% and 5% added CuO</w:t>
      </w:r>
    </w:p>
    <w:p w14:paraId="6CD8FB37" w14:textId="77777777" w:rsidR="00134785" w:rsidRPr="00134785" w:rsidRDefault="00134785" w:rsidP="00134785">
      <w:pPr>
        <w:jc w:val="center"/>
        <w:rPr>
          <w:sz w:val="22"/>
          <w:szCs w:val="22"/>
          <w:lang w:val="en-GB"/>
        </w:rPr>
      </w:pPr>
    </w:p>
    <w:p w14:paraId="3DEA23B9" w14:textId="77777777" w:rsidR="00134785" w:rsidRPr="008122A4" w:rsidRDefault="00134785" w:rsidP="008122A4">
      <w:pPr>
        <w:jc w:val="both"/>
        <w:rPr>
          <w:sz w:val="22"/>
          <w:szCs w:val="22"/>
        </w:rPr>
      </w:pPr>
    </w:p>
    <w:p w14:paraId="10711FE5" w14:textId="4CE5285F" w:rsidR="008122A4" w:rsidRPr="008122A4" w:rsidRDefault="008122A4" w:rsidP="008122A4">
      <w:pPr>
        <w:jc w:val="both"/>
        <w:rPr>
          <w:sz w:val="22"/>
          <w:szCs w:val="22"/>
        </w:rPr>
      </w:pPr>
      <w:r w:rsidRPr="008122A4">
        <w:rPr>
          <w:sz w:val="22"/>
          <w:szCs w:val="22"/>
        </w:rPr>
        <w:t xml:space="preserve">Table </w:t>
      </w:r>
      <w:r w:rsidR="00134785">
        <w:rPr>
          <w:sz w:val="22"/>
          <w:szCs w:val="22"/>
        </w:rPr>
        <w:t>1</w:t>
      </w:r>
      <w:r w:rsidRPr="008122A4">
        <w:rPr>
          <w:sz w:val="22"/>
          <w:szCs w:val="22"/>
        </w:rPr>
        <w:t xml:space="preserve"> gives the E</w:t>
      </w:r>
      <w:r w:rsidRPr="008122A4">
        <w:rPr>
          <w:sz w:val="22"/>
          <w:szCs w:val="22"/>
          <w:vertAlign w:val="subscript"/>
        </w:rPr>
        <w:t>a</w:t>
      </w:r>
      <w:r w:rsidRPr="008122A4">
        <w:rPr>
          <w:sz w:val="22"/>
          <w:szCs w:val="22"/>
        </w:rPr>
        <w:t xml:space="preserve"> for all samples using Kissinger’s method, along with the correlation coefficients for the lines of best fit in Figure </w:t>
      </w:r>
      <w:r w:rsidR="00134785">
        <w:rPr>
          <w:sz w:val="22"/>
          <w:szCs w:val="22"/>
        </w:rPr>
        <w:t>4</w:t>
      </w:r>
      <w:r w:rsidRPr="008122A4">
        <w:rPr>
          <w:sz w:val="22"/>
          <w:szCs w:val="22"/>
        </w:rPr>
        <w:t>. It was found that that the E</w:t>
      </w:r>
      <w:r w:rsidRPr="008122A4">
        <w:rPr>
          <w:sz w:val="22"/>
          <w:szCs w:val="22"/>
          <w:vertAlign w:val="subscript"/>
        </w:rPr>
        <w:t>a</w:t>
      </w:r>
      <w:r w:rsidRPr="008122A4">
        <w:rPr>
          <w:sz w:val="22"/>
          <w:szCs w:val="22"/>
        </w:rPr>
        <w:t xml:space="preserve"> for the first stage of degradation increased with the integration of CuO for both loadings. This phenomenon was also reported by </w:t>
      </w:r>
      <w:r w:rsidRPr="008122A4">
        <w:rPr>
          <w:i/>
          <w:sz w:val="22"/>
          <w:szCs w:val="22"/>
        </w:rPr>
        <w:t>Zabihi and Somayyeh</w:t>
      </w:r>
      <w:r w:rsidRPr="008122A4">
        <w:rPr>
          <w:sz w:val="22"/>
          <w:szCs w:val="22"/>
        </w:rPr>
        <w:t xml:space="preserve"> and was attributed to CuO nanoparticles in the epoxy matrix leading to an increase in the crosslinking density </w:t>
      </w:r>
      <w:r w:rsidRPr="008122A4">
        <w:rPr>
          <w:sz w:val="22"/>
          <w:szCs w:val="22"/>
        </w:rPr>
        <w:fldChar w:fldCharType="begin"/>
      </w:r>
      <w:r w:rsidRPr="008122A4">
        <w:rPr>
          <w:sz w:val="22"/>
          <w:szCs w:val="22"/>
        </w:rPr>
        <w:instrText xml:space="preserve"> ADDIN EN.CITE &lt;EndNote&gt;&lt;Cite&gt;&lt;Author&gt;Zabihi&lt;/Author&gt;&lt;Year&gt;2012&lt;/Year&gt;&lt;RecNum&gt;280&lt;/RecNum&gt;&lt;DisplayText&gt;[27]&lt;/DisplayText&gt;&lt;record&gt;&lt;rec-number&gt;280&lt;/rec-number&gt;&lt;foreign-keys&gt;&lt;key app="EN" db-id="r0p002f0355f0geavwa5v05wvvdfpzw0fvx5" timestamp="1462551404"&gt;280&lt;/key&gt;&lt;/foreign-keys&gt;&lt;ref-type name="Journal Article"&gt;17&lt;/ref-type&gt;&lt;contributors&gt;&lt;authors&gt;&lt;author&gt;Zabihi, Omid&lt;/author&gt;&lt;author&gt;Ghasemlou, Somayyeh&lt;/author&gt;&lt;/authors&gt;&lt;/contributors&gt;&lt;titles&gt;&lt;title&gt;Nano-CuO/Epoxy Composites: Thermal Characterization and Thermo-Oxidative Degradation&lt;/title&gt;&lt;secondary-title&gt;International Journal of Polymer Analysis and Characterization&lt;/secondary-title&gt;&lt;/titles&gt;&lt;periodical&gt;&lt;full-title&gt;International Journal of Polymer Analysis and Characterization&lt;/full-title&gt;&lt;/periodical&gt;&lt;pages&gt;108-121&lt;/pages&gt;&lt;volume&gt;17&lt;/volume&gt;&lt;number&gt;2&lt;/number&gt;&lt;dates&gt;&lt;year&gt;2012&lt;/year&gt;&lt;pub-dates&gt;&lt;date&gt;2012/02/01&lt;/date&gt;&lt;/pub-dates&gt;&lt;/dates&gt;&lt;publisher&gt;Taylor &amp;amp; Francis&lt;/publisher&gt;&lt;isbn&gt;1023-666X&lt;/isbn&gt;&lt;urls&gt;&lt;related-urls&gt;&lt;url&gt;http://dx.doi.org/10.1080/1023666X.2012.639930&lt;/url&gt;&lt;/related-urls&gt;&lt;/urls&gt;&lt;electronic-resource-num&gt;10.1080/1023666X.2012.639930&lt;/electronic-resource-num&gt;&lt;/record&gt;&lt;/Cite&gt;&lt;/EndNote&gt;</w:instrText>
      </w:r>
      <w:r w:rsidRPr="008122A4">
        <w:rPr>
          <w:sz w:val="22"/>
          <w:szCs w:val="22"/>
        </w:rPr>
        <w:fldChar w:fldCharType="separate"/>
      </w:r>
      <w:r w:rsidRPr="008122A4">
        <w:rPr>
          <w:noProof/>
          <w:sz w:val="22"/>
          <w:szCs w:val="22"/>
        </w:rPr>
        <w:t>[27]</w:t>
      </w:r>
      <w:r w:rsidRPr="008122A4">
        <w:rPr>
          <w:sz w:val="22"/>
          <w:szCs w:val="22"/>
        </w:rPr>
        <w:fldChar w:fldCharType="end"/>
      </w:r>
      <w:r w:rsidRPr="008122A4">
        <w:rPr>
          <w:sz w:val="22"/>
          <w:szCs w:val="22"/>
        </w:rPr>
        <w:t>. However, Table 2 shows that the E</w:t>
      </w:r>
      <w:r w:rsidRPr="008122A4">
        <w:rPr>
          <w:sz w:val="22"/>
          <w:szCs w:val="22"/>
          <w:vertAlign w:val="subscript"/>
        </w:rPr>
        <w:t>a</w:t>
      </w:r>
      <w:r w:rsidRPr="008122A4">
        <w:rPr>
          <w:sz w:val="22"/>
          <w:szCs w:val="22"/>
        </w:rPr>
        <w:t xml:space="preserve"> of the second stage degradation is reduced with the integration of CuO, with 5% CuO loading showing the largest reduction in E</w:t>
      </w:r>
      <w:r w:rsidRPr="008122A4">
        <w:rPr>
          <w:sz w:val="22"/>
          <w:szCs w:val="22"/>
          <w:vertAlign w:val="subscript"/>
        </w:rPr>
        <w:t>a</w:t>
      </w:r>
      <w:r w:rsidRPr="008122A4">
        <w:rPr>
          <w:sz w:val="22"/>
          <w:szCs w:val="22"/>
        </w:rPr>
        <w:t xml:space="preserve"> of 20%. This suggests that CuO is able to catalyse the thermal degradation of the residual char typically present after the first stage of epoxy degradation without compromising the epoxy thermal stability at lower temperatures. Given it is the char residue that requires typical high GF-epoxy recycling temperatures, reducing its degradation E</w:t>
      </w:r>
      <w:r w:rsidRPr="008122A4">
        <w:rPr>
          <w:sz w:val="22"/>
          <w:szCs w:val="22"/>
          <w:vertAlign w:val="subscript"/>
        </w:rPr>
        <w:t>a</w:t>
      </w:r>
      <w:r w:rsidRPr="008122A4">
        <w:rPr>
          <w:sz w:val="22"/>
          <w:szCs w:val="22"/>
        </w:rPr>
        <w:t xml:space="preserve"> is important to reducing operating conditions within the fluidised bed reactor. </w:t>
      </w:r>
    </w:p>
    <w:p w14:paraId="5EE15D3F" w14:textId="61139204" w:rsidR="008122A4" w:rsidRDefault="008122A4" w:rsidP="008122A4">
      <w:pPr>
        <w:jc w:val="both"/>
        <w:rPr>
          <w:sz w:val="22"/>
          <w:szCs w:val="22"/>
        </w:rPr>
      </w:pPr>
    </w:p>
    <w:p w14:paraId="2373B911" w14:textId="507DDC49" w:rsidR="00134785" w:rsidRDefault="00134785" w:rsidP="00134785">
      <w:pPr>
        <w:pStyle w:val="Caption"/>
        <w:keepNext/>
      </w:pPr>
      <w:r>
        <w:t xml:space="preserve">Table 1 </w:t>
      </w:r>
      <w:r w:rsidRPr="00C23C58">
        <w:rPr>
          <w:sz w:val="22"/>
        </w:rPr>
        <w:t>Ea found using Kissinger's method with the corresponding correlation coefficients</w:t>
      </w:r>
      <w:r>
        <w:rPr>
          <w:sz w:val="22"/>
        </w:rPr>
        <w:t xml:space="preserve"> for straight lines in Figure 3</w:t>
      </w:r>
    </w:p>
    <w:tbl>
      <w:tblPr>
        <w:tblStyle w:val="TableGrid"/>
        <w:tblpPr w:leftFromText="180" w:rightFromText="180" w:vertAnchor="text" w:horzAnchor="margin" w:tblpXSpec="center" w:tblpY="193"/>
        <w:tblW w:w="0" w:type="auto"/>
        <w:tblLayout w:type="fixed"/>
        <w:tblLook w:val="04A0" w:firstRow="1" w:lastRow="0" w:firstColumn="1" w:lastColumn="0" w:noHBand="0" w:noVBand="1"/>
      </w:tblPr>
      <w:tblGrid>
        <w:gridCol w:w="1700"/>
        <w:gridCol w:w="1161"/>
        <w:gridCol w:w="1783"/>
        <w:gridCol w:w="1418"/>
        <w:gridCol w:w="1559"/>
      </w:tblGrid>
      <w:tr w:rsidR="00134785" w14:paraId="4AED6370" w14:textId="77777777" w:rsidTr="007273AE">
        <w:tc>
          <w:tcPr>
            <w:tcW w:w="1700" w:type="dxa"/>
            <w:tcBorders>
              <w:left w:val="single" w:sz="6" w:space="0" w:color="FFFFFF" w:themeColor="background1"/>
              <w:right w:val="single" w:sz="4" w:space="0" w:color="FFFFFF" w:themeColor="background1"/>
            </w:tcBorders>
            <w:vAlign w:val="center"/>
          </w:tcPr>
          <w:p w14:paraId="298F898F" w14:textId="77777777" w:rsidR="00134785" w:rsidRPr="00134785" w:rsidRDefault="00134785" w:rsidP="007273AE">
            <w:pPr>
              <w:jc w:val="center"/>
              <w:rPr>
                <w:sz w:val="22"/>
              </w:rPr>
            </w:pPr>
          </w:p>
        </w:tc>
        <w:tc>
          <w:tcPr>
            <w:tcW w:w="2944" w:type="dxa"/>
            <w:gridSpan w:val="2"/>
            <w:tcBorders>
              <w:left w:val="single" w:sz="4" w:space="0" w:color="FFFFFF" w:themeColor="background1"/>
              <w:right w:val="single" w:sz="6" w:space="0" w:color="FFFFFF" w:themeColor="background1"/>
            </w:tcBorders>
            <w:vAlign w:val="center"/>
          </w:tcPr>
          <w:p w14:paraId="029CF843" w14:textId="77777777" w:rsidR="00134785" w:rsidRPr="00134785" w:rsidRDefault="00134785" w:rsidP="007273AE">
            <w:pPr>
              <w:jc w:val="center"/>
              <w:rPr>
                <w:sz w:val="22"/>
              </w:rPr>
            </w:pPr>
            <w:r w:rsidRPr="00134785">
              <w:rPr>
                <w:sz w:val="22"/>
              </w:rPr>
              <w:t>Ea (kJ/mol)</w:t>
            </w:r>
          </w:p>
        </w:tc>
        <w:tc>
          <w:tcPr>
            <w:tcW w:w="2977" w:type="dxa"/>
            <w:gridSpan w:val="2"/>
            <w:tcBorders>
              <w:top w:val="single" w:sz="6" w:space="0" w:color="auto"/>
              <w:left w:val="single" w:sz="6" w:space="0" w:color="FFFFFF" w:themeColor="background1"/>
              <w:right w:val="single" w:sz="6" w:space="0" w:color="FFFFFF" w:themeColor="background1"/>
            </w:tcBorders>
            <w:vAlign w:val="center"/>
          </w:tcPr>
          <w:p w14:paraId="5AECD67D" w14:textId="77777777" w:rsidR="00134785" w:rsidRPr="00134785" w:rsidRDefault="00134785" w:rsidP="007273AE">
            <w:pPr>
              <w:jc w:val="center"/>
              <w:rPr>
                <w:sz w:val="22"/>
              </w:rPr>
            </w:pPr>
            <w:r w:rsidRPr="00134785">
              <w:rPr>
                <w:sz w:val="22"/>
              </w:rPr>
              <w:t>Correlation coefficient</w:t>
            </w:r>
          </w:p>
        </w:tc>
      </w:tr>
      <w:tr w:rsidR="00134785" w14:paraId="3D088723" w14:textId="77777777" w:rsidTr="007273AE">
        <w:tc>
          <w:tcPr>
            <w:tcW w:w="1700" w:type="dxa"/>
            <w:tcBorders>
              <w:left w:val="single" w:sz="6" w:space="0" w:color="FFFFFF" w:themeColor="background1"/>
              <w:bottom w:val="nil"/>
              <w:right w:val="single" w:sz="4" w:space="0" w:color="FFFFFF" w:themeColor="background1"/>
            </w:tcBorders>
            <w:vAlign w:val="center"/>
          </w:tcPr>
          <w:p w14:paraId="100C8AFE" w14:textId="77777777" w:rsidR="00134785" w:rsidRPr="00134785" w:rsidRDefault="00134785" w:rsidP="007273AE">
            <w:pPr>
              <w:jc w:val="center"/>
              <w:rPr>
                <w:sz w:val="22"/>
              </w:rPr>
            </w:pPr>
          </w:p>
        </w:tc>
        <w:tc>
          <w:tcPr>
            <w:tcW w:w="1161" w:type="dxa"/>
            <w:tcBorders>
              <w:left w:val="single" w:sz="4" w:space="0" w:color="FFFFFF" w:themeColor="background1"/>
              <w:bottom w:val="nil"/>
              <w:right w:val="single" w:sz="6" w:space="0" w:color="FFFFFF" w:themeColor="background1"/>
            </w:tcBorders>
            <w:vAlign w:val="center"/>
          </w:tcPr>
          <w:p w14:paraId="4C3CFACE" w14:textId="77777777" w:rsidR="00134785" w:rsidRPr="00134785" w:rsidRDefault="00134785" w:rsidP="007273AE">
            <w:pPr>
              <w:jc w:val="center"/>
              <w:rPr>
                <w:sz w:val="22"/>
              </w:rPr>
            </w:pPr>
            <w:r w:rsidRPr="00134785">
              <w:rPr>
                <w:sz w:val="22"/>
              </w:rPr>
              <w:t>Stage 1</w:t>
            </w:r>
          </w:p>
        </w:tc>
        <w:tc>
          <w:tcPr>
            <w:tcW w:w="1783" w:type="dxa"/>
            <w:tcBorders>
              <w:left w:val="single" w:sz="6" w:space="0" w:color="FFFFFF" w:themeColor="background1"/>
              <w:bottom w:val="nil"/>
              <w:right w:val="single" w:sz="6" w:space="0" w:color="FFFFFF" w:themeColor="background1"/>
            </w:tcBorders>
            <w:vAlign w:val="center"/>
          </w:tcPr>
          <w:p w14:paraId="5A6E8414" w14:textId="77777777" w:rsidR="00134785" w:rsidRPr="00134785" w:rsidRDefault="00134785" w:rsidP="007273AE">
            <w:pPr>
              <w:jc w:val="center"/>
              <w:rPr>
                <w:sz w:val="22"/>
              </w:rPr>
            </w:pPr>
            <w:r w:rsidRPr="00134785">
              <w:rPr>
                <w:sz w:val="22"/>
              </w:rPr>
              <w:t>Stage 2</w:t>
            </w:r>
          </w:p>
        </w:tc>
        <w:tc>
          <w:tcPr>
            <w:tcW w:w="1418" w:type="dxa"/>
            <w:tcBorders>
              <w:top w:val="single" w:sz="6" w:space="0" w:color="auto"/>
              <w:left w:val="single" w:sz="6" w:space="0" w:color="FFFFFF" w:themeColor="background1"/>
              <w:bottom w:val="nil"/>
              <w:right w:val="single" w:sz="6" w:space="0" w:color="FFFFFF" w:themeColor="background1"/>
            </w:tcBorders>
            <w:vAlign w:val="center"/>
          </w:tcPr>
          <w:p w14:paraId="5CCDEBE6" w14:textId="77777777" w:rsidR="00134785" w:rsidRPr="00134785" w:rsidRDefault="00134785" w:rsidP="007273AE">
            <w:pPr>
              <w:jc w:val="center"/>
              <w:rPr>
                <w:sz w:val="22"/>
              </w:rPr>
            </w:pPr>
            <w:r w:rsidRPr="00134785">
              <w:rPr>
                <w:sz w:val="22"/>
              </w:rPr>
              <w:t>Stage 1</w:t>
            </w:r>
          </w:p>
        </w:tc>
        <w:tc>
          <w:tcPr>
            <w:tcW w:w="1559" w:type="dxa"/>
            <w:tcBorders>
              <w:left w:val="single" w:sz="6" w:space="0" w:color="FFFFFF" w:themeColor="background1"/>
              <w:bottom w:val="nil"/>
              <w:right w:val="single" w:sz="6" w:space="0" w:color="FFFFFF" w:themeColor="background1"/>
            </w:tcBorders>
            <w:vAlign w:val="center"/>
          </w:tcPr>
          <w:p w14:paraId="62DFC153" w14:textId="77777777" w:rsidR="00134785" w:rsidRPr="00134785" w:rsidRDefault="00134785" w:rsidP="007273AE">
            <w:pPr>
              <w:jc w:val="center"/>
              <w:rPr>
                <w:sz w:val="22"/>
              </w:rPr>
            </w:pPr>
            <w:r w:rsidRPr="00134785">
              <w:rPr>
                <w:sz w:val="22"/>
              </w:rPr>
              <w:t>Stage 2</w:t>
            </w:r>
          </w:p>
        </w:tc>
      </w:tr>
      <w:tr w:rsidR="00134785" w14:paraId="210F7951" w14:textId="77777777" w:rsidTr="007273AE">
        <w:tc>
          <w:tcPr>
            <w:tcW w:w="1700" w:type="dxa"/>
            <w:tcBorders>
              <w:top w:val="nil"/>
              <w:left w:val="nil"/>
              <w:bottom w:val="nil"/>
              <w:right w:val="nil"/>
            </w:tcBorders>
            <w:vAlign w:val="center"/>
          </w:tcPr>
          <w:p w14:paraId="0B351878" w14:textId="77777777" w:rsidR="00134785" w:rsidRPr="00134785" w:rsidRDefault="00134785" w:rsidP="007273AE">
            <w:pPr>
              <w:jc w:val="center"/>
              <w:rPr>
                <w:sz w:val="22"/>
              </w:rPr>
            </w:pPr>
            <w:r w:rsidRPr="00134785">
              <w:rPr>
                <w:sz w:val="22"/>
              </w:rPr>
              <w:t>Epoxy only</w:t>
            </w:r>
          </w:p>
        </w:tc>
        <w:tc>
          <w:tcPr>
            <w:tcW w:w="1161" w:type="dxa"/>
            <w:tcBorders>
              <w:top w:val="nil"/>
              <w:left w:val="nil"/>
              <w:bottom w:val="nil"/>
              <w:right w:val="nil"/>
            </w:tcBorders>
            <w:vAlign w:val="center"/>
          </w:tcPr>
          <w:p w14:paraId="0EF86367" w14:textId="77777777" w:rsidR="00134785" w:rsidRPr="00134785" w:rsidRDefault="00134785" w:rsidP="007273AE">
            <w:pPr>
              <w:jc w:val="center"/>
              <w:rPr>
                <w:sz w:val="22"/>
              </w:rPr>
            </w:pPr>
            <w:r w:rsidRPr="00134785">
              <w:rPr>
                <w:sz w:val="22"/>
              </w:rPr>
              <w:t>118</w:t>
            </w:r>
          </w:p>
        </w:tc>
        <w:tc>
          <w:tcPr>
            <w:tcW w:w="1783" w:type="dxa"/>
            <w:tcBorders>
              <w:top w:val="nil"/>
              <w:left w:val="nil"/>
              <w:bottom w:val="nil"/>
              <w:right w:val="nil"/>
            </w:tcBorders>
            <w:vAlign w:val="center"/>
          </w:tcPr>
          <w:p w14:paraId="6A0A158C" w14:textId="77777777" w:rsidR="00134785" w:rsidRPr="00134785" w:rsidRDefault="00134785" w:rsidP="007273AE">
            <w:pPr>
              <w:jc w:val="center"/>
              <w:rPr>
                <w:sz w:val="22"/>
              </w:rPr>
            </w:pPr>
            <w:r w:rsidRPr="00134785">
              <w:rPr>
                <w:sz w:val="22"/>
              </w:rPr>
              <w:t>101</w:t>
            </w:r>
          </w:p>
        </w:tc>
        <w:tc>
          <w:tcPr>
            <w:tcW w:w="1418" w:type="dxa"/>
            <w:tcBorders>
              <w:top w:val="nil"/>
              <w:left w:val="nil"/>
              <w:bottom w:val="nil"/>
              <w:right w:val="nil"/>
            </w:tcBorders>
            <w:vAlign w:val="center"/>
          </w:tcPr>
          <w:p w14:paraId="1FE97F5E" w14:textId="77777777" w:rsidR="00134785" w:rsidRPr="00134785" w:rsidRDefault="00134785" w:rsidP="007273AE">
            <w:pPr>
              <w:jc w:val="center"/>
              <w:rPr>
                <w:sz w:val="22"/>
              </w:rPr>
            </w:pPr>
            <w:r w:rsidRPr="00134785">
              <w:rPr>
                <w:sz w:val="22"/>
              </w:rPr>
              <w:t>-0.9997</w:t>
            </w:r>
          </w:p>
        </w:tc>
        <w:tc>
          <w:tcPr>
            <w:tcW w:w="1559" w:type="dxa"/>
            <w:tcBorders>
              <w:top w:val="nil"/>
              <w:left w:val="nil"/>
              <w:bottom w:val="nil"/>
              <w:right w:val="nil"/>
            </w:tcBorders>
            <w:vAlign w:val="center"/>
          </w:tcPr>
          <w:p w14:paraId="5BC7F504" w14:textId="77777777" w:rsidR="00134785" w:rsidRPr="00134785" w:rsidRDefault="00134785" w:rsidP="007273AE">
            <w:pPr>
              <w:jc w:val="center"/>
              <w:rPr>
                <w:sz w:val="22"/>
              </w:rPr>
            </w:pPr>
            <w:r w:rsidRPr="00134785">
              <w:rPr>
                <w:sz w:val="22"/>
              </w:rPr>
              <w:t>-0.9925</w:t>
            </w:r>
          </w:p>
        </w:tc>
      </w:tr>
      <w:tr w:rsidR="00134785" w14:paraId="5A379DEB" w14:textId="77777777" w:rsidTr="007273AE">
        <w:tc>
          <w:tcPr>
            <w:tcW w:w="1700" w:type="dxa"/>
            <w:tcBorders>
              <w:top w:val="nil"/>
              <w:left w:val="nil"/>
              <w:bottom w:val="nil"/>
              <w:right w:val="nil"/>
            </w:tcBorders>
            <w:vAlign w:val="center"/>
          </w:tcPr>
          <w:p w14:paraId="69ADCA40" w14:textId="77777777" w:rsidR="00134785" w:rsidRPr="00134785" w:rsidRDefault="00134785" w:rsidP="007273AE">
            <w:pPr>
              <w:jc w:val="center"/>
              <w:rPr>
                <w:sz w:val="22"/>
              </w:rPr>
            </w:pPr>
            <w:r w:rsidRPr="00134785">
              <w:rPr>
                <w:sz w:val="22"/>
              </w:rPr>
              <w:t>Epoxy+1.5% CuO</w:t>
            </w:r>
          </w:p>
        </w:tc>
        <w:tc>
          <w:tcPr>
            <w:tcW w:w="1161" w:type="dxa"/>
            <w:tcBorders>
              <w:top w:val="nil"/>
              <w:left w:val="nil"/>
              <w:bottom w:val="nil"/>
              <w:right w:val="nil"/>
            </w:tcBorders>
            <w:vAlign w:val="center"/>
          </w:tcPr>
          <w:p w14:paraId="4B34F16F" w14:textId="77777777" w:rsidR="00134785" w:rsidRPr="00134785" w:rsidRDefault="00134785" w:rsidP="007273AE">
            <w:pPr>
              <w:jc w:val="center"/>
              <w:rPr>
                <w:sz w:val="22"/>
              </w:rPr>
            </w:pPr>
            <w:r w:rsidRPr="00134785">
              <w:rPr>
                <w:sz w:val="22"/>
              </w:rPr>
              <w:t>145</w:t>
            </w:r>
          </w:p>
        </w:tc>
        <w:tc>
          <w:tcPr>
            <w:tcW w:w="1783" w:type="dxa"/>
            <w:tcBorders>
              <w:top w:val="nil"/>
              <w:left w:val="nil"/>
              <w:bottom w:val="nil"/>
              <w:right w:val="nil"/>
            </w:tcBorders>
            <w:vAlign w:val="center"/>
          </w:tcPr>
          <w:p w14:paraId="491F16A6" w14:textId="77777777" w:rsidR="00134785" w:rsidRPr="00134785" w:rsidRDefault="00134785" w:rsidP="007273AE">
            <w:pPr>
              <w:jc w:val="center"/>
              <w:rPr>
                <w:sz w:val="22"/>
              </w:rPr>
            </w:pPr>
            <w:r w:rsidRPr="00134785">
              <w:rPr>
                <w:sz w:val="22"/>
              </w:rPr>
              <w:t>84</w:t>
            </w:r>
          </w:p>
        </w:tc>
        <w:tc>
          <w:tcPr>
            <w:tcW w:w="1418" w:type="dxa"/>
            <w:tcBorders>
              <w:top w:val="nil"/>
              <w:left w:val="nil"/>
              <w:bottom w:val="nil"/>
              <w:right w:val="nil"/>
            </w:tcBorders>
            <w:vAlign w:val="center"/>
          </w:tcPr>
          <w:p w14:paraId="48B4CAA7" w14:textId="77777777" w:rsidR="00134785" w:rsidRPr="00134785" w:rsidRDefault="00134785" w:rsidP="007273AE">
            <w:pPr>
              <w:jc w:val="center"/>
              <w:rPr>
                <w:sz w:val="22"/>
              </w:rPr>
            </w:pPr>
            <w:r w:rsidRPr="00134785">
              <w:rPr>
                <w:sz w:val="22"/>
              </w:rPr>
              <w:t>-0.9918</w:t>
            </w:r>
          </w:p>
        </w:tc>
        <w:tc>
          <w:tcPr>
            <w:tcW w:w="1559" w:type="dxa"/>
            <w:tcBorders>
              <w:top w:val="nil"/>
              <w:left w:val="nil"/>
              <w:bottom w:val="nil"/>
              <w:right w:val="nil"/>
            </w:tcBorders>
            <w:vAlign w:val="center"/>
          </w:tcPr>
          <w:p w14:paraId="5ACF352B" w14:textId="77777777" w:rsidR="00134785" w:rsidRPr="00134785" w:rsidRDefault="00134785" w:rsidP="007273AE">
            <w:pPr>
              <w:jc w:val="center"/>
              <w:rPr>
                <w:sz w:val="22"/>
              </w:rPr>
            </w:pPr>
            <w:r w:rsidRPr="00134785">
              <w:rPr>
                <w:sz w:val="22"/>
              </w:rPr>
              <w:t>-0.9627</w:t>
            </w:r>
          </w:p>
        </w:tc>
      </w:tr>
      <w:tr w:rsidR="00134785" w14:paraId="249083C2" w14:textId="77777777" w:rsidTr="007273AE">
        <w:tc>
          <w:tcPr>
            <w:tcW w:w="1700" w:type="dxa"/>
            <w:tcBorders>
              <w:top w:val="nil"/>
              <w:left w:val="nil"/>
              <w:bottom w:val="single" w:sz="4" w:space="0" w:color="auto"/>
              <w:right w:val="nil"/>
            </w:tcBorders>
            <w:vAlign w:val="center"/>
          </w:tcPr>
          <w:p w14:paraId="22B21E69" w14:textId="77777777" w:rsidR="00134785" w:rsidRPr="00134785" w:rsidRDefault="00134785" w:rsidP="007273AE">
            <w:pPr>
              <w:jc w:val="center"/>
              <w:rPr>
                <w:sz w:val="22"/>
              </w:rPr>
            </w:pPr>
            <w:r w:rsidRPr="00134785">
              <w:rPr>
                <w:sz w:val="22"/>
              </w:rPr>
              <w:t>Epoxy+5% CuO</w:t>
            </w:r>
          </w:p>
        </w:tc>
        <w:tc>
          <w:tcPr>
            <w:tcW w:w="1161" w:type="dxa"/>
            <w:tcBorders>
              <w:top w:val="nil"/>
              <w:left w:val="nil"/>
              <w:bottom w:val="single" w:sz="4" w:space="0" w:color="auto"/>
              <w:right w:val="nil"/>
            </w:tcBorders>
            <w:vAlign w:val="center"/>
          </w:tcPr>
          <w:p w14:paraId="2645540C" w14:textId="77777777" w:rsidR="00134785" w:rsidRPr="00134785" w:rsidRDefault="00134785" w:rsidP="007273AE">
            <w:pPr>
              <w:jc w:val="center"/>
              <w:rPr>
                <w:sz w:val="22"/>
              </w:rPr>
            </w:pPr>
            <w:r w:rsidRPr="00134785">
              <w:rPr>
                <w:sz w:val="22"/>
              </w:rPr>
              <w:t>140</w:t>
            </w:r>
          </w:p>
        </w:tc>
        <w:tc>
          <w:tcPr>
            <w:tcW w:w="1783" w:type="dxa"/>
            <w:tcBorders>
              <w:top w:val="nil"/>
              <w:left w:val="nil"/>
              <w:bottom w:val="single" w:sz="4" w:space="0" w:color="auto"/>
              <w:right w:val="nil"/>
            </w:tcBorders>
            <w:vAlign w:val="center"/>
          </w:tcPr>
          <w:p w14:paraId="4CB62926" w14:textId="77777777" w:rsidR="00134785" w:rsidRPr="00134785" w:rsidRDefault="00134785" w:rsidP="007273AE">
            <w:pPr>
              <w:jc w:val="center"/>
              <w:rPr>
                <w:sz w:val="22"/>
              </w:rPr>
            </w:pPr>
            <w:r w:rsidRPr="00134785">
              <w:rPr>
                <w:sz w:val="22"/>
              </w:rPr>
              <w:t>80</w:t>
            </w:r>
          </w:p>
        </w:tc>
        <w:tc>
          <w:tcPr>
            <w:tcW w:w="1418" w:type="dxa"/>
            <w:tcBorders>
              <w:top w:val="nil"/>
              <w:left w:val="nil"/>
              <w:bottom w:val="single" w:sz="4" w:space="0" w:color="auto"/>
              <w:right w:val="nil"/>
            </w:tcBorders>
            <w:vAlign w:val="center"/>
          </w:tcPr>
          <w:p w14:paraId="03557A04" w14:textId="77777777" w:rsidR="00134785" w:rsidRPr="00134785" w:rsidRDefault="00134785" w:rsidP="007273AE">
            <w:pPr>
              <w:jc w:val="center"/>
              <w:rPr>
                <w:sz w:val="22"/>
              </w:rPr>
            </w:pPr>
            <w:r w:rsidRPr="00134785">
              <w:rPr>
                <w:sz w:val="22"/>
              </w:rPr>
              <w:t>-0.9832</w:t>
            </w:r>
          </w:p>
        </w:tc>
        <w:tc>
          <w:tcPr>
            <w:tcW w:w="1559" w:type="dxa"/>
            <w:tcBorders>
              <w:top w:val="nil"/>
              <w:left w:val="nil"/>
              <w:bottom w:val="single" w:sz="4" w:space="0" w:color="auto"/>
              <w:right w:val="nil"/>
            </w:tcBorders>
            <w:vAlign w:val="center"/>
          </w:tcPr>
          <w:p w14:paraId="01368B74" w14:textId="77777777" w:rsidR="00134785" w:rsidRPr="00134785" w:rsidRDefault="00134785" w:rsidP="007273AE">
            <w:pPr>
              <w:jc w:val="center"/>
              <w:rPr>
                <w:sz w:val="22"/>
              </w:rPr>
            </w:pPr>
            <w:r w:rsidRPr="00134785">
              <w:rPr>
                <w:sz w:val="22"/>
              </w:rPr>
              <w:t>0.9876</w:t>
            </w:r>
          </w:p>
        </w:tc>
      </w:tr>
    </w:tbl>
    <w:p w14:paraId="571B802B" w14:textId="77777777" w:rsidR="00134785" w:rsidRPr="00236A28" w:rsidRDefault="00134785" w:rsidP="00134785"/>
    <w:p w14:paraId="5510DD08" w14:textId="77777777" w:rsidR="00134785" w:rsidRDefault="00134785" w:rsidP="00134785">
      <w:pPr>
        <w:spacing w:after="200" w:line="276" w:lineRule="auto"/>
      </w:pPr>
      <w:r>
        <w:t xml:space="preserve"> </w:t>
      </w:r>
    </w:p>
    <w:p w14:paraId="02FC512E" w14:textId="77777777" w:rsidR="00134785" w:rsidRPr="00772F32" w:rsidRDefault="00134785" w:rsidP="00134785"/>
    <w:p w14:paraId="24C2F9F3" w14:textId="77777777" w:rsidR="00134785" w:rsidRPr="00772F32" w:rsidRDefault="00134785" w:rsidP="00134785"/>
    <w:p w14:paraId="2901907B" w14:textId="39C650BB" w:rsidR="00134785" w:rsidRPr="00134785" w:rsidRDefault="00134785" w:rsidP="00134785">
      <w:pPr>
        <w:spacing w:after="200" w:line="276" w:lineRule="auto"/>
      </w:pPr>
    </w:p>
    <w:p w14:paraId="056B31A7" w14:textId="24878E10" w:rsidR="008122A4" w:rsidRPr="008122A4" w:rsidRDefault="008122A4" w:rsidP="008122A4">
      <w:pPr>
        <w:jc w:val="both"/>
        <w:rPr>
          <w:sz w:val="22"/>
          <w:szCs w:val="22"/>
        </w:rPr>
      </w:pPr>
      <w:r w:rsidRPr="008122A4">
        <w:rPr>
          <w:sz w:val="22"/>
          <w:szCs w:val="22"/>
        </w:rPr>
        <w:lastRenderedPageBreak/>
        <w:t>The kinetics of the second stage of epoxy decomposition was further investigated using the K-A-S method, which allowed E</w:t>
      </w:r>
      <w:r w:rsidRPr="008122A4">
        <w:rPr>
          <w:sz w:val="22"/>
          <w:szCs w:val="22"/>
          <w:vertAlign w:val="subscript"/>
        </w:rPr>
        <w:t>a</w:t>
      </w:r>
      <w:r w:rsidRPr="008122A4">
        <w:rPr>
          <w:sz w:val="22"/>
          <w:szCs w:val="22"/>
        </w:rPr>
        <w:t xml:space="preserve"> at specific values of conversion to be found. Figu</w:t>
      </w:r>
      <w:r w:rsidR="00134785">
        <w:rPr>
          <w:sz w:val="22"/>
          <w:szCs w:val="22"/>
        </w:rPr>
        <w:t>re 2</w:t>
      </w:r>
      <w:r w:rsidRPr="008122A4">
        <w:rPr>
          <w:sz w:val="22"/>
          <w:szCs w:val="22"/>
        </w:rPr>
        <w:t xml:space="preserve"> shows a clear reduction in E</w:t>
      </w:r>
      <w:r w:rsidRPr="008122A4">
        <w:rPr>
          <w:sz w:val="22"/>
          <w:szCs w:val="22"/>
          <w:vertAlign w:val="subscript"/>
        </w:rPr>
        <w:t>a</w:t>
      </w:r>
      <w:r w:rsidRPr="008122A4">
        <w:rPr>
          <w:sz w:val="22"/>
          <w:szCs w:val="22"/>
        </w:rPr>
        <w:t xml:space="preserve"> across the second stage degradation with the integration of CuO. Samples containing 5% CuO loading again exhibit the lowest E</w:t>
      </w:r>
      <w:r w:rsidRPr="008122A4">
        <w:rPr>
          <w:sz w:val="22"/>
          <w:szCs w:val="22"/>
          <w:vertAlign w:val="subscript"/>
        </w:rPr>
        <w:t>a</w:t>
      </w:r>
      <w:r w:rsidRPr="008122A4">
        <w:rPr>
          <w:sz w:val="22"/>
          <w:szCs w:val="22"/>
        </w:rPr>
        <w:t xml:space="preserve"> with an average reduction in E</w:t>
      </w:r>
      <w:r w:rsidRPr="008122A4">
        <w:rPr>
          <w:sz w:val="22"/>
          <w:szCs w:val="22"/>
          <w:vertAlign w:val="subscript"/>
        </w:rPr>
        <w:t>a</w:t>
      </w:r>
      <w:r w:rsidRPr="008122A4">
        <w:rPr>
          <w:sz w:val="22"/>
          <w:szCs w:val="22"/>
        </w:rPr>
        <w:t xml:space="preserve"> across the studied conversion range of around 40% compared to epoxy alone. This decrease in second stage E</w:t>
      </w:r>
      <w:r w:rsidRPr="008122A4">
        <w:rPr>
          <w:sz w:val="22"/>
          <w:szCs w:val="22"/>
          <w:vertAlign w:val="subscript"/>
        </w:rPr>
        <w:t>a</w:t>
      </w:r>
      <w:r w:rsidRPr="008122A4">
        <w:rPr>
          <w:sz w:val="22"/>
          <w:szCs w:val="22"/>
        </w:rPr>
        <w:t xml:space="preserve"> along with the reduction in complete degradation temperature, shown in Figure </w:t>
      </w:r>
      <w:r w:rsidR="00134785">
        <w:rPr>
          <w:sz w:val="22"/>
          <w:szCs w:val="22"/>
        </w:rPr>
        <w:t>1</w:t>
      </w:r>
      <w:r w:rsidRPr="008122A4">
        <w:rPr>
          <w:sz w:val="22"/>
          <w:szCs w:val="22"/>
        </w:rPr>
        <w:t>, has real world implications and alludes to a lower energy input required for composites thermal recycling.</w:t>
      </w:r>
    </w:p>
    <w:p w14:paraId="7C5C7455" w14:textId="10693612" w:rsidR="008122A4" w:rsidRPr="008122A4" w:rsidRDefault="00134785" w:rsidP="00134785">
      <w:pPr>
        <w:jc w:val="center"/>
        <w:rPr>
          <w:sz w:val="22"/>
          <w:szCs w:val="22"/>
        </w:rPr>
      </w:pPr>
      <w:r w:rsidRPr="00134785">
        <w:rPr>
          <w:noProof/>
          <w:sz w:val="22"/>
          <w:lang w:val="en-GB" w:eastAsia="zh-CN"/>
        </w:rPr>
        <w:drawing>
          <wp:inline distT="0" distB="0" distL="0" distR="0" wp14:anchorId="1F011C63" wp14:editId="487A9F98">
            <wp:extent cx="3413760" cy="2560320"/>
            <wp:effectExtent l="0" t="0" r="0" b="0"/>
            <wp:docPr id="10" name="Picture 10" descr="C:\Users\LY\AppData\Local\Microsoft\Windows\Temporary Internet Files\Content.Word\Figur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Y\AppData\Local\Microsoft\Windows\Temporary Internet Files\Content.Word\Figure8.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14139" cy="2560604"/>
                    </a:xfrm>
                    <a:prstGeom prst="rect">
                      <a:avLst/>
                    </a:prstGeom>
                    <a:noFill/>
                    <a:ln>
                      <a:noFill/>
                    </a:ln>
                  </pic:spPr>
                </pic:pic>
              </a:graphicData>
            </a:graphic>
          </wp:inline>
        </w:drawing>
      </w:r>
    </w:p>
    <w:p w14:paraId="63C78B2C" w14:textId="5E1FFD77" w:rsidR="00134785" w:rsidRPr="00754440" w:rsidRDefault="00134785" w:rsidP="00134785">
      <w:pPr>
        <w:pStyle w:val="Caption"/>
        <w:jc w:val="center"/>
        <w:rPr>
          <w:sz w:val="22"/>
          <w:szCs w:val="22"/>
        </w:rPr>
      </w:pPr>
      <w:r>
        <w:rPr>
          <w:sz w:val="22"/>
          <w:szCs w:val="22"/>
        </w:rPr>
        <w:t>Figure 5</w:t>
      </w:r>
      <w:r w:rsidRPr="00754440">
        <w:rPr>
          <w:sz w:val="22"/>
          <w:szCs w:val="22"/>
        </w:rPr>
        <w:t xml:space="preserve"> Ea as a function of conversion for second stage degradation using K-A-S method</w:t>
      </w:r>
    </w:p>
    <w:p w14:paraId="4B794E86" w14:textId="3504BD40" w:rsidR="00E54BB9" w:rsidRPr="003D255D" w:rsidRDefault="00E54BB9" w:rsidP="003D255D">
      <w:pPr>
        <w:jc w:val="both"/>
        <w:rPr>
          <w:iCs/>
          <w:sz w:val="22"/>
          <w:szCs w:val="22"/>
        </w:rPr>
      </w:pPr>
    </w:p>
    <w:p w14:paraId="0AFD54A2" w14:textId="5C46FF2B" w:rsidR="00AE4243" w:rsidRPr="008122A4" w:rsidRDefault="00AE4243" w:rsidP="008122A4">
      <w:pPr>
        <w:pStyle w:val="1stTitleWCCM"/>
        <w:tabs>
          <w:tab w:val="clear" w:pos="360"/>
          <w:tab w:val="left" w:pos="284"/>
        </w:tabs>
        <w:spacing w:before="0" w:after="0"/>
        <w:outlineLvl w:val="0"/>
        <w:rPr>
          <w:caps w:val="0"/>
          <w:sz w:val="22"/>
          <w:szCs w:val="22"/>
        </w:rPr>
      </w:pPr>
      <w:r w:rsidRPr="008122A4">
        <w:rPr>
          <w:sz w:val="22"/>
          <w:szCs w:val="22"/>
        </w:rPr>
        <w:t>4.</w:t>
      </w:r>
      <w:r w:rsidRPr="008122A4">
        <w:rPr>
          <w:sz w:val="22"/>
          <w:szCs w:val="22"/>
        </w:rPr>
        <w:tab/>
      </w:r>
      <w:r w:rsidRPr="008122A4">
        <w:rPr>
          <w:caps w:val="0"/>
          <w:sz w:val="22"/>
          <w:szCs w:val="22"/>
        </w:rPr>
        <w:t>Concluding remarks</w:t>
      </w:r>
    </w:p>
    <w:p w14:paraId="737A9502" w14:textId="77777777" w:rsidR="00BD23DE" w:rsidRPr="008122A4" w:rsidRDefault="00BD23DE" w:rsidP="008122A4">
      <w:pPr>
        <w:jc w:val="both"/>
        <w:rPr>
          <w:bCs/>
          <w:sz w:val="22"/>
          <w:szCs w:val="22"/>
          <w:lang w:eastAsia="es-ES"/>
        </w:rPr>
      </w:pPr>
    </w:p>
    <w:p w14:paraId="591BCDD4" w14:textId="54A6F2B9" w:rsidR="008122A4" w:rsidRPr="00134785" w:rsidRDefault="008122A4" w:rsidP="008122A4">
      <w:pPr>
        <w:jc w:val="both"/>
        <w:rPr>
          <w:bCs/>
          <w:sz w:val="22"/>
          <w:szCs w:val="22"/>
        </w:rPr>
      </w:pPr>
      <w:r w:rsidRPr="008122A4">
        <w:rPr>
          <w:sz w:val="22"/>
          <w:szCs w:val="22"/>
        </w:rPr>
        <w:t xml:space="preserve">This </w:t>
      </w:r>
      <w:r w:rsidRPr="008122A4">
        <w:rPr>
          <w:bCs/>
          <w:sz w:val="22"/>
          <w:szCs w:val="22"/>
        </w:rPr>
        <w:t>work</w:t>
      </w:r>
      <w:r w:rsidRPr="008122A4">
        <w:rPr>
          <w:sz w:val="22"/>
          <w:szCs w:val="22"/>
        </w:rPr>
        <w:t xml:space="preserve"> has successfully demonstrated the ability of CuO to reduce the thermal stability of epoxy-based composites and </w:t>
      </w:r>
      <w:r w:rsidRPr="008122A4">
        <w:rPr>
          <w:bCs/>
          <w:sz w:val="22"/>
          <w:szCs w:val="22"/>
        </w:rPr>
        <w:t>its</w:t>
      </w:r>
      <w:r w:rsidRPr="008122A4">
        <w:rPr>
          <w:sz w:val="22"/>
          <w:szCs w:val="22"/>
        </w:rPr>
        <w:t xml:space="preserve"> potential for impr</w:t>
      </w:r>
      <w:r w:rsidRPr="008122A4">
        <w:rPr>
          <w:bCs/>
          <w:sz w:val="22"/>
          <w:szCs w:val="22"/>
        </w:rPr>
        <w:t xml:space="preserve">oving thermal recycling process. CuO was integrated in the epoxy before curing with loadings of 0, 1.5 and 5% weight of epoxy being investigated. Through TGA, it was shown that the temperature required for complete epoxy decomposition was reduced by 60°C on average when 5% CuO loading was used. The kinetic study found that the use of CuO reduces the </w:t>
      </w:r>
      <w:r w:rsidRPr="008122A4">
        <w:rPr>
          <w:sz w:val="22"/>
          <w:szCs w:val="22"/>
        </w:rPr>
        <w:t>E</w:t>
      </w:r>
      <w:r w:rsidRPr="008122A4">
        <w:rPr>
          <w:sz w:val="22"/>
          <w:szCs w:val="22"/>
          <w:vertAlign w:val="subscript"/>
        </w:rPr>
        <w:t>a</w:t>
      </w:r>
      <w:r w:rsidRPr="008122A4">
        <w:rPr>
          <w:bCs/>
          <w:sz w:val="22"/>
          <w:szCs w:val="22"/>
        </w:rPr>
        <w:t xml:space="preserve"> of the second stage of epoxy decomposition when analysing with both Kissinger’s and K-A-S methods; again the higher CuO loading providing the larger reduction in thermal stability. </w:t>
      </w:r>
    </w:p>
    <w:p w14:paraId="4B64E9DC" w14:textId="77777777" w:rsidR="00A037C0" w:rsidRPr="008122A4" w:rsidRDefault="00A037C0" w:rsidP="008122A4">
      <w:pPr>
        <w:jc w:val="both"/>
        <w:rPr>
          <w:bCs/>
          <w:sz w:val="22"/>
          <w:szCs w:val="22"/>
          <w:lang w:eastAsia="es-ES"/>
        </w:rPr>
      </w:pPr>
    </w:p>
    <w:p w14:paraId="796C6D9E" w14:textId="77777777" w:rsidR="00A037C0" w:rsidRPr="008122A4" w:rsidRDefault="00A037C0" w:rsidP="008122A4">
      <w:pPr>
        <w:jc w:val="both"/>
        <w:rPr>
          <w:b/>
          <w:bCs/>
          <w:sz w:val="22"/>
          <w:szCs w:val="22"/>
          <w:lang w:val="en-GB" w:eastAsia="es-ES"/>
        </w:rPr>
      </w:pPr>
      <w:r w:rsidRPr="008122A4">
        <w:rPr>
          <w:b/>
          <w:bCs/>
          <w:sz w:val="22"/>
          <w:szCs w:val="22"/>
          <w:lang w:val="en-GB" w:eastAsia="es-ES"/>
        </w:rPr>
        <w:t>Acknowledgments</w:t>
      </w:r>
    </w:p>
    <w:p w14:paraId="0F109755" w14:textId="77777777" w:rsidR="008122A4" w:rsidRPr="008122A4" w:rsidRDefault="008122A4" w:rsidP="008122A4">
      <w:pPr>
        <w:jc w:val="both"/>
        <w:rPr>
          <w:sz w:val="22"/>
          <w:szCs w:val="22"/>
        </w:rPr>
      </w:pPr>
      <w:r w:rsidRPr="008122A4">
        <w:rPr>
          <w:sz w:val="22"/>
          <w:szCs w:val="22"/>
        </w:rPr>
        <w:t>The authors gratefully acknowledge the financially supported from the Engineering and Physical Sciences Research Council through the Doctoral Training Partnership</w:t>
      </w:r>
      <w:r w:rsidRPr="008122A4">
        <w:rPr>
          <w:rFonts w:hint="eastAsia"/>
          <w:sz w:val="22"/>
          <w:szCs w:val="22"/>
          <w:lang w:eastAsia="zh-CN"/>
        </w:rPr>
        <w:t xml:space="preserve"> (EP/P504325/1)</w:t>
      </w:r>
      <w:r w:rsidRPr="008122A4">
        <w:rPr>
          <w:sz w:val="22"/>
          <w:szCs w:val="22"/>
        </w:rPr>
        <w:t>. Appreciation is also given to the Advanced Materials Research Laboratory at University of Strathclyde for use of their facilities.</w:t>
      </w:r>
    </w:p>
    <w:p w14:paraId="6697570D" w14:textId="77777777" w:rsidR="006D2BC0" w:rsidRDefault="006D2BC0" w:rsidP="006D2BC0">
      <w:pPr>
        <w:jc w:val="both"/>
        <w:rPr>
          <w:sz w:val="22"/>
          <w:szCs w:val="22"/>
        </w:rPr>
      </w:pPr>
    </w:p>
    <w:p w14:paraId="56F38C5A" w14:textId="77777777" w:rsidR="00704B24" w:rsidRDefault="00704B24" w:rsidP="00704B24">
      <w:pPr>
        <w:pStyle w:val="NormalWCCM"/>
        <w:ind w:firstLine="0"/>
        <w:rPr>
          <w:sz w:val="22"/>
          <w:szCs w:val="22"/>
        </w:rPr>
      </w:pPr>
    </w:p>
    <w:p w14:paraId="3CAB4829" w14:textId="77777777" w:rsidR="00A129B6" w:rsidRPr="00D22E12" w:rsidRDefault="00A129B6" w:rsidP="00A129B6">
      <w:pPr>
        <w:pStyle w:val="RefTitleWCCM"/>
        <w:spacing w:before="0" w:after="0"/>
        <w:outlineLvl w:val="0"/>
        <w:rPr>
          <w:caps w:val="0"/>
          <w:sz w:val="22"/>
          <w:szCs w:val="22"/>
        </w:rPr>
      </w:pPr>
      <w:r w:rsidRPr="00D22E12">
        <w:rPr>
          <w:caps w:val="0"/>
          <w:sz w:val="22"/>
          <w:szCs w:val="22"/>
        </w:rPr>
        <w:t>References</w:t>
      </w:r>
    </w:p>
    <w:p w14:paraId="11FC1B1F" w14:textId="77777777" w:rsidR="00A129B6" w:rsidRPr="00D22E12" w:rsidRDefault="00A129B6" w:rsidP="00A129B6">
      <w:pPr>
        <w:jc w:val="both"/>
        <w:rPr>
          <w:caps/>
          <w:sz w:val="22"/>
          <w:szCs w:val="22"/>
        </w:rPr>
      </w:pPr>
    </w:p>
    <w:p w14:paraId="5EFBD19B" w14:textId="77777777" w:rsidR="00815D94" w:rsidRPr="00AC4491" w:rsidRDefault="00815D94" w:rsidP="00815D94">
      <w:pPr>
        <w:pStyle w:val="EndNoteBibliography"/>
        <w:spacing w:after="0"/>
      </w:pPr>
      <w:r>
        <w:fldChar w:fldCharType="begin"/>
      </w:r>
      <w:r>
        <w:instrText xml:space="preserve"> ADDIN EN.REFLIST </w:instrText>
      </w:r>
      <w:r>
        <w:fldChar w:fldCharType="separate"/>
      </w:r>
      <w:r w:rsidRPr="00AC4491">
        <w:t>[1] Growth Opportunities in the Global Thermoset Resin Composites Market. Inside Composites; 2017.</w:t>
      </w:r>
    </w:p>
    <w:p w14:paraId="7DA51D51" w14:textId="77777777" w:rsidR="00815D94" w:rsidRPr="00AC4491" w:rsidRDefault="00815D94" w:rsidP="00815D94">
      <w:pPr>
        <w:pStyle w:val="EndNoteBibliography"/>
        <w:spacing w:after="0"/>
      </w:pPr>
      <w:r w:rsidRPr="00AC4491">
        <w:t>[2] Growth Opportunities in the Global Thermoplastic Composites Market. Inside Composites; 2017.</w:t>
      </w:r>
    </w:p>
    <w:p w14:paraId="4262AFDA" w14:textId="77777777" w:rsidR="00815D94" w:rsidRPr="00AC4491" w:rsidRDefault="00815D94" w:rsidP="00815D94">
      <w:pPr>
        <w:pStyle w:val="EndNoteBibliography"/>
        <w:spacing w:after="0"/>
      </w:pPr>
      <w:r w:rsidRPr="00AC4491">
        <w:t>[3] Yang Y, Boom R, Irion B, van Heerden D-J, Kuiper P, de Wit H. Recycling of composite materials. Chemical Engineering and Processing: Process Intensification. 2012;51:53-68.</w:t>
      </w:r>
    </w:p>
    <w:p w14:paraId="5F0108BF" w14:textId="77777777" w:rsidR="00815D94" w:rsidRPr="00AC4491" w:rsidRDefault="00815D94" w:rsidP="00815D94">
      <w:pPr>
        <w:pStyle w:val="EndNoteBibliography"/>
        <w:spacing w:after="0"/>
      </w:pPr>
      <w:r w:rsidRPr="00AC4491">
        <w:t>[4] Pickering SJ. Recycling technologies for thermoset composite materials—current status. Composites Part A: Applied Science and Manufacturing. 2006;37(8):1206-15.</w:t>
      </w:r>
    </w:p>
    <w:p w14:paraId="45B97D53" w14:textId="77777777" w:rsidR="00815D94" w:rsidRPr="00AC4491" w:rsidRDefault="00815D94" w:rsidP="00815D94">
      <w:pPr>
        <w:pStyle w:val="EndNoteBibliography"/>
        <w:spacing w:after="0"/>
      </w:pPr>
      <w:r w:rsidRPr="00AC4491">
        <w:t>[5] Directive 2000/53/EC on end-of life vehicles. Official Journal of the European Union 2000:L269/34.</w:t>
      </w:r>
    </w:p>
    <w:p w14:paraId="7809AF3E" w14:textId="77777777" w:rsidR="00815D94" w:rsidRPr="00AC4491" w:rsidRDefault="00815D94" w:rsidP="00815D94">
      <w:pPr>
        <w:pStyle w:val="EndNoteBibliography"/>
        <w:spacing w:after="0"/>
      </w:pPr>
      <w:r w:rsidRPr="00AC4491">
        <w:lastRenderedPageBreak/>
        <w:t>[6] Job S. Recycling glass fibre reinforced composites – history and progress. Reinforced Plastics. 2013;57(5):19-23.</w:t>
      </w:r>
    </w:p>
    <w:p w14:paraId="2694D26A" w14:textId="77777777" w:rsidR="00815D94" w:rsidRPr="00AC4491" w:rsidRDefault="00815D94" w:rsidP="00815D94">
      <w:pPr>
        <w:pStyle w:val="EndNoteBibliography"/>
        <w:spacing w:after="0"/>
      </w:pPr>
      <w:r w:rsidRPr="00AC4491">
        <w:t>[7] Halliwell S. Best practice guide: End of life options for composite waste. National Composites Network; 2006.</w:t>
      </w:r>
    </w:p>
    <w:p w14:paraId="3658EDC5" w14:textId="77777777" w:rsidR="00815D94" w:rsidRPr="00AC4491" w:rsidRDefault="00815D94" w:rsidP="00815D94">
      <w:pPr>
        <w:pStyle w:val="EndNoteBibliography"/>
        <w:spacing w:after="0"/>
      </w:pPr>
      <w:r w:rsidRPr="00AC4491">
        <w:t>[8] Feih S, Boiocchi E, Mathys G, Mathys Z, Gibson AG, Mouritz AP. Mechanical properties of thermally-treated and recycled glass fibres. Composites Part B: Engineering. 2011;42(3):350-8.</w:t>
      </w:r>
    </w:p>
    <w:p w14:paraId="0CA6806D" w14:textId="77777777" w:rsidR="00815D94" w:rsidRPr="00AC4491" w:rsidRDefault="00815D94" w:rsidP="00815D94">
      <w:pPr>
        <w:pStyle w:val="EndNoteBibliography"/>
        <w:spacing w:after="0"/>
      </w:pPr>
      <w:r w:rsidRPr="00AC4491">
        <w:t>[9] Thomason JL, Yang L, Meier R. The properties of glass fibres after conditioning at composite recycling temperatures. Composites Part A: Applied Science and Manufacturing. 2014;61:201-8.</w:t>
      </w:r>
    </w:p>
    <w:p w14:paraId="6A99919D" w14:textId="77777777" w:rsidR="00815D94" w:rsidRPr="00AC4491" w:rsidRDefault="00815D94" w:rsidP="00815D94">
      <w:pPr>
        <w:pStyle w:val="EndNoteBibliography"/>
        <w:spacing w:after="0"/>
      </w:pPr>
      <w:r w:rsidRPr="00AC4491">
        <w:t>[10] Nagel U, Yang L, Kao CC, Thomason JL. Effects of Thermal Recycling Temperatures on the Reinforcement Potential of Glass Fibers. Polymer Composites. 2016.</w:t>
      </w:r>
    </w:p>
    <w:p w14:paraId="207420D5" w14:textId="77777777" w:rsidR="00815D94" w:rsidRPr="00AC4491" w:rsidRDefault="00815D94" w:rsidP="00815D94">
      <w:pPr>
        <w:pStyle w:val="EndNoteBibliography"/>
        <w:spacing w:after="0"/>
      </w:pPr>
      <w:r w:rsidRPr="00AC4491">
        <w:t>[11] James Thomason PJ, Liu Yang. Glass Fibre Strength-A Review with Relation to Composite Recycling. Fibers. 2016;4(18).</w:t>
      </w:r>
    </w:p>
    <w:p w14:paraId="221C5B54" w14:textId="77777777" w:rsidR="00815D94" w:rsidRPr="00AC4491" w:rsidRDefault="00815D94" w:rsidP="00815D94">
      <w:pPr>
        <w:pStyle w:val="EndNoteBibliography"/>
        <w:spacing w:after="0"/>
      </w:pPr>
      <w:r w:rsidRPr="00AC4491">
        <w:t>[12] Thomason JL, Nagel U, Yang L, Sáez E. Regenerating the strength of thermally recycled glass fibres using hot sodium hydroxide. Composites Part A: Applied Science and Manufacturing. 2016;87:220-7.</w:t>
      </w:r>
    </w:p>
    <w:p w14:paraId="34E87816" w14:textId="77777777" w:rsidR="00815D94" w:rsidRPr="00AC4491" w:rsidRDefault="00815D94" w:rsidP="00815D94">
      <w:pPr>
        <w:pStyle w:val="EndNoteBibliography"/>
        <w:spacing w:after="0"/>
      </w:pPr>
      <w:r w:rsidRPr="00AC4491">
        <w:t>[13] Pickering SJ, Kelly RM, Kennerley JR, Rudd CD, Fenwick NJ. A fluidised-bed process for the recovery of glass fibres from scrap thermoset composites. Composites Science and Technology. 2000;60(4):509-23.</w:t>
      </w:r>
    </w:p>
    <w:p w14:paraId="5553C446" w14:textId="77777777" w:rsidR="00815D94" w:rsidRPr="00AC4491" w:rsidRDefault="00815D94" w:rsidP="00815D94">
      <w:pPr>
        <w:pStyle w:val="EndNoteBibliography"/>
        <w:spacing w:after="0"/>
      </w:pPr>
      <w:r w:rsidRPr="00AC4491">
        <w:t>[14] Pender K, Yang L. Investigation of the potential for catalysed thermal recycling in glass fibre reinforced polymer composites by using metal oxides. Composites Part A: Applied Science and Manufacturing. 2017;100:285-93.</w:t>
      </w:r>
    </w:p>
    <w:p w14:paraId="099D9AEF" w14:textId="77777777" w:rsidR="00815D94" w:rsidRPr="00AC4491" w:rsidRDefault="00815D94" w:rsidP="00815D94">
      <w:pPr>
        <w:pStyle w:val="EndNoteBibliography"/>
        <w:spacing w:after="0"/>
      </w:pPr>
      <w:r w:rsidRPr="00AC4491">
        <w:t>[15] Yang L, Thomason JL. The thermal behaviour of glass fibre investigated by thermomechanical analysis. Journal of Materials Science. 2013;48(17):5768-75.</w:t>
      </w:r>
    </w:p>
    <w:p w14:paraId="7E4D6CB5" w14:textId="77777777" w:rsidR="00815D94" w:rsidRPr="00AC4491" w:rsidRDefault="00815D94" w:rsidP="00815D94">
      <w:pPr>
        <w:pStyle w:val="EndNoteBibliography"/>
        <w:spacing w:after="0"/>
      </w:pPr>
      <w:r w:rsidRPr="00AC4491">
        <w:t>[16] Otto WH. Compaction Effects in Glass Fibers. Journal of the American Ceramic Society. 1961;44(2):68-72.</w:t>
      </w:r>
    </w:p>
    <w:p w14:paraId="7B504A32" w14:textId="77777777" w:rsidR="00815D94" w:rsidRPr="00AC4491" w:rsidRDefault="00815D94" w:rsidP="00815D94">
      <w:pPr>
        <w:pStyle w:val="EndNoteBibliography"/>
        <w:spacing w:after="0"/>
      </w:pPr>
      <w:r w:rsidRPr="00AC4491">
        <w:t>[17] Feih S, Mouritz AP, Case SW. Determining the mechanism controlling glass fibre strength loss during thermal recycling of waste composites. Composites Part A: Applied Science and Manufacturing. 2015;76:255-61.</w:t>
      </w:r>
    </w:p>
    <w:p w14:paraId="523B567A" w14:textId="77777777" w:rsidR="00815D94" w:rsidRPr="00AC4491" w:rsidRDefault="00815D94" w:rsidP="00815D94">
      <w:pPr>
        <w:pStyle w:val="EndNoteBibliography"/>
        <w:spacing w:after="0"/>
      </w:pPr>
      <w:r w:rsidRPr="00AC4491">
        <w:t>[18] Kennerley JR, Kelly RM, Fenwick NJ, Pickering SJ, Rudd CD. The characterisation and reuse of glass fibres recycled from scrap composites by the action of a fluidised bed process. Composites Part A: Applied Science and Manufacturing. 1998;29(7):839-45.</w:t>
      </w:r>
    </w:p>
    <w:p w14:paraId="497158F7" w14:textId="77777777" w:rsidR="00815D94" w:rsidRPr="00AC4491" w:rsidRDefault="00815D94" w:rsidP="00815D94">
      <w:pPr>
        <w:pStyle w:val="EndNoteBibliography"/>
        <w:spacing w:after="0"/>
      </w:pPr>
      <w:r w:rsidRPr="00AC4491">
        <w:t>[19] Oliveux G, Dandy LO, Leeke GA. Current status of recycling of fibre reinforced polymers: Review of technologies, reuse and resulting properties. Progress in Materials Science. 2015;72:61-99.</w:t>
      </w:r>
    </w:p>
    <w:p w14:paraId="1C6EE2FC" w14:textId="77777777" w:rsidR="00815D94" w:rsidRPr="00AC4491" w:rsidRDefault="00815D94" w:rsidP="00815D94">
      <w:pPr>
        <w:pStyle w:val="EndNoteBibliography"/>
        <w:spacing w:after="0"/>
      </w:pPr>
      <w:r w:rsidRPr="00AC4491">
        <w:t>[20] Zheng Y, Shen Z, Ma S, Cai C, Zhao X, Xing Y. A novel approach to recycling of glass fibers from nonmetal materials of waste printed circuit boards. Journal of Hazardous Materials. 2009;170(2–3):978-82.</w:t>
      </w:r>
    </w:p>
    <w:p w14:paraId="65069C8F" w14:textId="77777777" w:rsidR="00815D94" w:rsidRPr="00AC4491" w:rsidRDefault="00815D94" w:rsidP="00815D94">
      <w:pPr>
        <w:pStyle w:val="EndNoteBibliography"/>
        <w:spacing w:after="0"/>
      </w:pPr>
      <w:r w:rsidRPr="00AC4491">
        <w:t>[21] Gawande MB, Pandey RK, Jayaram RV. Role of mixed metal oxides in catalysis science-versatile applications in organic synthesis. Catalysis Science &amp; Technology. 2012;2(6):1113-25.</w:t>
      </w:r>
    </w:p>
    <w:p w14:paraId="49B110EF" w14:textId="77777777" w:rsidR="00815D94" w:rsidRPr="00AC4491" w:rsidRDefault="00815D94" w:rsidP="00815D94">
      <w:pPr>
        <w:pStyle w:val="EndNoteBibliography"/>
        <w:spacing w:after="0"/>
      </w:pPr>
      <w:r w:rsidRPr="00AC4491">
        <w:t>[22] Tschope A, Liu W, Flytzanistephanopoulos M, Ying JY. Redox Activity of Nonstoichiometric Cerium Oxide-Based Nanocrystalline Catalysts. Journal of Catalysis. 1995;157(1):42-50.</w:t>
      </w:r>
    </w:p>
    <w:p w14:paraId="28E38BC0" w14:textId="77777777" w:rsidR="00815D94" w:rsidRPr="00AC4491" w:rsidRDefault="00815D94" w:rsidP="00815D94">
      <w:pPr>
        <w:pStyle w:val="EndNoteBibliography"/>
        <w:spacing w:after="0"/>
      </w:pPr>
      <w:r w:rsidRPr="00AC4491">
        <w:t>[23] Lewis WK, Gilliland ER, Reed WA. Reaction of Methane with Copper Oxide in a Fluidized Bed. Industrial &amp; Engineering Chemistry. 1949;41(6):1227-37.</w:t>
      </w:r>
    </w:p>
    <w:p w14:paraId="3C74FFF2" w14:textId="77777777" w:rsidR="00815D94" w:rsidRPr="00AC4491" w:rsidRDefault="00815D94" w:rsidP="00815D94">
      <w:pPr>
        <w:pStyle w:val="EndNoteBibliography"/>
        <w:spacing w:after="0"/>
      </w:pPr>
      <w:r w:rsidRPr="00AC4491">
        <w:t>[24] Pacchioni G. Oxygen Vacancy: The Invisible Agent on Oxide Surfaces. ChemPhysChem. 2003;4(10):1041-7.</w:t>
      </w:r>
    </w:p>
    <w:p w14:paraId="6F8BAD6B" w14:textId="77777777" w:rsidR="00815D94" w:rsidRPr="00AC4491" w:rsidRDefault="00815D94" w:rsidP="00815D94">
      <w:pPr>
        <w:pStyle w:val="EndNoteBibliography"/>
        <w:spacing w:after="0"/>
      </w:pPr>
      <w:r w:rsidRPr="00AC4491">
        <w:t>[25] Pender K, Yang L. Investigation of the potential for catalysed thermal recycling in glass fibre reinforced polymer composites by using metal oxides. Composites Part A: Applied Science and Manufacturing. 2017;Manuscript accepted.</w:t>
      </w:r>
    </w:p>
    <w:p w14:paraId="5C88DF26" w14:textId="77777777" w:rsidR="00815D94" w:rsidRPr="00AC4491" w:rsidRDefault="00815D94" w:rsidP="00815D94">
      <w:pPr>
        <w:pStyle w:val="EndNoteBibliography"/>
        <w:spacing w:after="0"/>
      </w:pPr>
      <w:r w:rsidRPr="00AC4491">
        <w:t>[26] Hong SG, Wang TC. Effect of copper oxides on the thermal oxidative degradation of the epoxy resin. Journal of Applied Polymer Science. 1994;52(9):1339-51.</w:t>
      </w:r>
    </w:p>
    <w:p w14:paraId="0D91F62D" w14:textId="4A8FDBD0" w:rsidR="009148E5" w:rsidRPr="00B92F6A" w:rsidRDefault="00815D94" w:rsidP="00B92F6A">
      <w:pPr>
        <w:pStyle w:val="EndNoteBibliography"/>
        <w:spacing w:after="0"/>
      </w:pPr>
      <w:r w:rsidRPr="00AC4491">
        <w:t>[27] Zabihi O, Ghasemlou S. Nano-CuO/Epoxy Composites: Thermal Characterization and Thermo-Oxidative Degradation. International Journal of Polymer Analysis and Characterization. 2012;17(2):108-21.</w:t>
      </w:r>
      <w:r>
        <w:fldChar w:fldCharType="end"/>
      </w:r>
    </w:p>
    <w:sectPr w:rsidR="009148E5" w:rsidRPr="00B92F6A" w:rsidSect="00A84527">
      <w:headerReference w:type="even" r:id="rId16"/>
      <w:headerReference w:type="default" r:id="rId17"/>
      <w:footerReference w:type="default" r:id="rId18"/>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83C28F" w14:textId="77777777" w:rsidR="0045216B" w:rsidRDefault="0045216B">
      <w:r>
        <w:separator/>
      </w:r>
    </w:p>
  </w:endnote>
  <w:endnote w:type="continuationSeparator" w:id="0">
    <w:p w14:paraId="5BAAEA7C" w14:textId="77777777" w:rsidR="0045216B" w:rsidRDefault="00452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DB39F" w14:textId="070ACC26" w:rsidR="002D3A42" w:rsidRPr="002D3A42" w:rsidRDefault="00473C85" w:rsidP="002D3A42">
    <w:pPr>
      <w:jc w:val="center"/>
      <w:rPr>
        <w:sz w:val="18"/>
        <w:szCs w:val="18"/>
      </w:rPr>
    </w:pPr>
    <w:r>
      <w:rPr>
        <w:sz w:val="18"/>
        <w:szCs w:val="18"/>
      </w:rPr>
      <w:t>Kyle Pender, Liu Yang and James L. Thomason</w:t>
    </w:r>
  </w:p>
  <w:p w14:paraId="3F56BA69" w14:textId="77777777" w:rsidR="00FC1169" w:rsidRPr="0056281B" w:rsidRDefault="00FC1169" w:rsidP="0056281B">
    <w:pPr>
      <w:jc w:val="center"/>
      <w:rPr>
        <w:sz w:val="18"/>
        <w:szCs w:val="18"/>
      </w:rPr>
    </w:pPr>
  </w:p>
  <w:p w14:paraId="7D3A25BB" w14:textId="77777777" w:rsidR="00FC1169" w:rsidRDefault="00FC1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D47506" w14:textId="77777777" w:rsidR="0045216B" w:rsidRDefault="0045216B">
      <w:r>
        <w:separator/>
      </w:r>
    </w:p>
  </w:footnote>
  <w:footnote w:type="continuationSeparator" w:id="0">
    <w:p w14:paraId="29BDB105" w14:textId="77777777" w:rsidR="0045216B" w:rsidRDefault="004521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3D550" w14:textId="77777777" w:rsidR="00FC1169" w:rsidRPr="00CF611D" w:rsidRDefault="00FC1169">
    <w:pPr>
      <w:pStyle w:val="Header"/>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EA329C" w14:textId="77777777" w:rsidR="00FC1169" w:rsidRDefault="00FC1169" w:rsidP="009148E5">
    <w:pPr>
      <w:pStyle w:val="Header"/>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14:paraId="4FA45706" w14:textId="0EBD1582" w:rsidR="00FC1169" w:rsidRPr="00B57AEB" w:rsidRDefault="00FC1169" w:rsidP="00351C58">
    <w:pPr>
      <w:pStyle w:val="Header"/>
      <w:tabs>
        <w:tab w:val="clear" w:pos="4320"/>
        <w:tab w:val="clear" w:pos="8640"/>
        <w:tab w:val="right" w:pos="9072"/>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A03390">
      <w:rPr>
        <w:noProof/>
        <w:sz w:val="18"/>
        <w:szCs w:val="18"/>
      </w:rPr>
      <w:t>4</w:t>
    </w:r>
    <w:r w:rsidRPr="009148E5">
      <w:rPr>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216C8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570702C"/>
    <w:multiLevelType w:val="hybridMultilevel"/>
    <w:tmpl w:val="3E8AB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CE7"/>
    <w:rsid w:val="00006A04"/>
    <w:rsid w:val="000118EA"/>
    <w:rsid w:val="000300CA"/>
    <w:rsid w:val="00033E18"/>
    <w:rsid w:val="00044B69"/>
    <w:rsid w:val="0007274E"/>
    <w:rsid w:val="000806D4"/>
    <w:rsid w:val="00093A3E"/>
    <w:rsid w:val="000A1EFD"/>
    <w:rsid w:val="000B1F93"/>
    <w:rsid w:val="000B65AE"/>
    <w:rsid w:val="000C6C7F"/>
    <w:rsid w:val="000D16E0"/>
    <w:rsid w:val="000D3BBE"/>
    <w:rsid w:val="000E6BB4"/>
    <w:rsid w:val="000E7758"/>
    <w:rsid w:val="0011753B"/>
    <w:rsid w:val="001234CC"/>
    <w:rsid w:val="00134785"/>
    <w:rsid w:val="00152D8E"/>
    <w:rsid w:val="00172A18"/>
    <w:rsid w:val="00175866"/>
    <w:rsid w:val="001768DD"/>
    <w:rsid w:val="001A2735"/>
    <w:rsid w:val="001B500D"/>
    <w:rsid w:val="001B5C61"/>
    <w:rsid w:val="001D1123"/>
    <w:rsid w:val="001D492D"/>
    <w:rsid w:val="001E0FAB"/>
    <w:rsid w:val="001F3E6B"/>
    <w:rsid w:val="00206A59"/>
    <w:rsid w:val="00211628"/>
    <w:rsid w:val="00260197"/>
    <w:rsid w:val="002706A0"/>
    <w:rsid w:val="002721E0"/>
    <w:rsid w:val="002944E3"/>
    <w:rsid w:val="00294B69"/>
    <w:rsid w:val="002B4784"/>
    <w:rsid w:val="002B7FC1"/>
    <w:rsid w:val="002C4340"/>
    <w:rsid w:val="002D3A42"/>
    <w:rsid w:val="002D3DF2"/>
    <w:rsid w:val="002D5FD5"/>
    <w:rsid w:val="002E20C5"/>
    <w:rsid w:val="00302925"/>
    <w:rsid w:val="00311061"/>
    <w:rsid w:val="00323F1F"/>
    <w:rsid w:val="003477ED"/>
    <w:rsid w:val="00351C58"/>
    <w:rsid w:val="00352125"/>
    <w:rsid w:val="003738A7"/>
    <w:rsid w:val="00377295"/>
    <w:rsid w:val="003948E7"/>
    <w:rsid w:val="003A054A"/>
    <w:rsid w:val="003A41B5"/>
    <w:rsid w:val="003B6253"/>
    <w:rsid w:val="003B6663"/>
    <w:rsid w:val="003C6295"/>
    <w:rsid w:val="003D255D"/>
    <w:rsid w:val="003D3BAA"/>
    <w:rsid w:val="003E16D1"/>
    <w:rsid w:val="003E4FD8"/>
    <w:rsid w:val="003F0F69"/>
    <w:rsid w:val="00412A5D"/>
    <w:rsid w:val="00425386"/>
    <w:rsid w:val="00427346"/>
    <w:rsid w:val="00432826"/>
    <w:rsid w:val="0043410B"/>
    <w:rsid w:val="0044074B"/>
    <w:rsid w:val="00442A07"/>
    <w:rsid w:val="00445B79"/>
    <w:rsid w:val="0045216B"/>
    <w:rsid w:val="00462CAB"/>
    <w:rsid w:val="00473C85"/>
    <w:rsid w:val="0048719B"/>
    <w:rsid w:val="00490E88"/>
    <w:rsid w:val="004A1C1E"/>
    <w:rsid w:val="004A3F6F"/>
    <w:rsid w:val="004B5367"/>
    <w:rsid w:val="004C3B9A"/>
    <w:rsid w:val="004E18A3"/>
    <w:rsid w:val="004F0F2E"/>
    <w:rsid w:val="004F254A"/>
    <w:rsid w:val="00515AAD"/>
    <w:rsid w:val="00524FDB"/>
    <w:rsid w:val="005344DF"/>
    <w:rsid w:val="005447CA"/>
    <w:rsid w:val="00547C4C"/>
    <w:rsid w:val="00556716"/>
    <w:rsid w:val="0056281B"/>
    <w:rsid w:val="00574D5C"/>
    <w:rsid w:val="0058241B"/>
    <w:rsid w:val="005A03E1"/>
    <w:rsid w:val="005A2554"/>
    <w:rsid w:val="005C0E2D"/>
    <w:rsid w:val="005D5E9F"/>
    <w:rsid w:val="005E074B"/>
    <w:rsid w:val="005E41EA"/>
    <w:rsid w:val="005E54AA"/>
    <w:rsid w:val="0062778E"/>
    <w:rsid w:val="0064062A"/>
    <w:rsid w:val="00655863"/>
    <w:rsid w:val="00656C88"/>
    <w:rsid w:val="00663FD3"/>
    <w:rsid w:val="0067045F"/>
    <w:rsid w:val="00672F78"/>
    <w:rsid w:val="00684C69"/>
    <w:rsid w:val="0069222A"/>
    <w:rsid w:val="006B2D8D"/>
    <w:rsid w:val="006B56EA"/>
    <w:rsid w:val="006C6507"/>
    <w:rsid w:val="006D2BC0"/>
    <w:rsid w:val="006F17BC"/>
    <w:rsid w:val="006F3756"/>
    <w:rsid w:val="006F41B8"/>
    <w:rsid w:val="006F609B"/>
    <w:rsid w:val="00700071"/>
    <w:rsid w:val="007013C9"/>
    <w:rsid w:val="0070220C"/>
    <w:rsid w:val="00704B24"/>
    <w:rsid w:val="00711228"/>
    <w:rsid w:val="00725CCF"/>
    <w:rsid w:val="00775C82"/>
    <w:rsid w:val="00785417"/>
    <w:rsid w:val="007925D0"/>
    <w:rsid w:val="007A0397"/>
    <w:rsid w:val="007A083D"/>
    <w:rsid w:val="007A6A89"/>
    <w:rsid w:val="007C46DE"/>
    <w:rsid w:val="007F2B8F"/>
    <w:rsid w:val="00806172"/>
    <w:rsid w:val="008122A4"/>
    <w:rsid w:val="00815D94"/>
    <w:rsid w:val="008222F2"/>
    <w:rsid w:val="0083242D"/>
    <w:rsid w:val="0083599B"/>
    <w:rsid w:val="0084630C"/>
    <w:rsid w:val="008478D1"/>
    <w:rsid w:val="00854673"/>
    <w:rsid w:val="00866F2B"/>
    <w:rsid w:val="0087430A"/>
    <w:rsid w:val="0088731F"/>
    <w:rsid w:val="00892894"/>
    <w:rsid w:val="008929D8"/>
    <w:rsid w:val="008A04FF"/>
    <w:rsid w:val="008B6986"/>
    <w:rsid w:val="008C25B7"/>
    <w:rsid w:val="008C4AFB"/>
    <w:rsid w:val="008E6524"/>
    <w:rsid w:val="008E79A1"/>
    <w:rsid w:val="008F0428"/>
    <w:rsid w:val="008F2896"/>
    <w:rsid w:val="008F4FC2"/>
    <w:rsid w:val="008F6E45"/>
    <w:rsid w:val="00904CF1"/>
    <w:rsid w:val="009127FD"/>
    <w:rsid w:val="009148E5"/>
    <w:rsid w:val="0091620C"/>
    <w:rsid w:val="00945048"/>
    <w:rsid w:val="0097115A"/>
    <w:rsid w:val="00975AE8"/>
    <w:rsid w:val="00992411"/>
    <w:rsid w:val="009B204C"/>
    <w:rsid w:val="009C797B"/>
    <w:rsid w:val="009C7CE7"/>
    <w:rsid w:val="009F394D"/>
    <w:rsid w:val="00A03390"/>
    <w:rsid w:val="00A037C0"/>
    <w:rsid w:val="00A11466"/>
    <w:rsid w:val="00A129B6"/>
    <w:rsid w:val="00A14A8C"/>
    <w:rsid w:val="00A1555A"/>
    <w:rsid w:val="00A236D3"/>
    <w:rsid w:val="00A276DA"/>
    <w:rsid w:val="00A32C5B"/>
    <w:rsid w:val="00A36491"/>
    <w:rsid w:val="00A427ED"/>
    <w:rsid w:val="00A5638A"/>
    <w:rsid w:val="00A57EC6"/>
    <w:rsid w:val="00A65FB7"/>
    <w:rsid w:val="00A71AB9"/>
    <w:rsid w:val="00A815AA"/>
    <w:rsid w:val="00A84527"/>
    <w:rsid w:val="00A85E86"/>
    <w:rsid w:val="00A96ED1"/>
    <w:rsid w:val="00AA6F8A"/>
    <w:rsid w:val="00AB7F54"/>
    <w:rsid w:val="00AC7B93"/>
    <w:rsid w:val="00AE4243"/>
    <w:rsid w:val="00AE4826"/>
    <w:rsid w:val="00AF3011"/>
    <w:rsid w:val="00B10C97"/>
    <w:rsid w:val="00B10D39"/>
    <w:rsid w:val="00B1199C"/>
    <w:rsid w:val="00B61480"/>
    <w:rsid w:val="00B635CD"/>
    <w:rsid w:val="00B747C3"/>
    <w:rsid w:val="00B81430"/>
    <w:rsid w:val="00B92F6A"/>
    <w:rsid w:val="00BA0676"/>
    <w:rsid w:val="00BD23DE"/>
    <w:rsid w:val="00C12945"/>
    <w:rsid w:val="00C13D08"/>
    <w:rsid w:val="00C173C4"/>
    <w:rsid w:val="00C5281A"/>
    <w:rsid w:val="00C77351"/>
    <w:rsid w:val="00C84FC4"/>
    <w:rsid w:val="00CA3006"/>
    <w:rsid w:val="00CB0360"/>
    <w:rsid w:val="00CE3EDF"/>
    <w:rsid w:val="00CE5B52"/>
    <w:rsid w:val="00CE5E54"/>
    <w:rsid w:val="00CE700F"/>
    <w:rsid w:val="00D03E78"/>
    <w:rsid w:val="00D06AC2"/>
    <w:rsid w:val="00D10D76"/>
    <w:rsid w:val="00D13F6A"/>
    <w:rsid w:val="00D264A0"/>
    <w:rsid w:val="00D333B2"/>
    <w:rsid w:val="00D420AC"/>
    <w:rsid w:val="00D5226E"/>
    <w:rsid w:val="00D73D0C"/>
    <w:rsid w:val="00D92B50"/>
    <w:rsid w:val="00D979FA"/>
    <w:rsid w:val="00DB0E2B"/>
    <w:rsid w:val="00DB312B"/>
    <w:rsid w:val="00DC1241"/>
    <w:rsid w:val="00DD4FD2"/>
    <w:rsid w:val="00DF4AE5"/>
    <w:rsid w:val="00E126A6"/>
    <w:rsid w:val="00E54BB9"/>
    <w:rsid w:val="00E60501"/>
    <w:rsid w:val="00E82219"/>
    <w:rsid w:val="00EC023B"/>
    <w:rsid w:val="00ED6EEE"/>
    <w:rsid w:val="00EE036A"/>
    <w:rsid w:val="00F11948"/>
    <w:rsid w:val="00F24E7F"/>
    <w:rsid w:val="00F26D5C"/>
    <w:rsid w:val="00F34E3D"/>
    <w:rsid w:val="00F52697"/>
    <w:rsid w:val="00F54B55"/>
    <w:rsid w:val="00F61EA6"/>
    <w:rsid w:val="00F65648"/>
    <w:rsid w:val="00F933CD"/>
    <w:rsid w:val="00FC1169"/>
    <w:rsid w:val="00FD2CC8"/>
    <w:rsid w:val="00FD44D1"/>
    <w:rsid w:val="00FD5A1E"/>
    <w:rsid w:val="00FE17D6"/>
    <w:rsid w:val="00FE4BC5"/>
    <w:rsid w:val="00FE7D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8C1A84"/>
  <w15:docId w15:val="{E0991590-0358-4395-9601-44AFEFC09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B24"/>
    <w:rPr>
      <w:rFonts w:ascii="Times New Roman" w:eastAsia="Times New Roman" w:hAnsi="Times New Roman"/>
      <w:sz w:val="24"/>
      <w:szCs w:val="24"/>
      <w:lang w:val="en-US" w:eastAsia="fr-FR"/>
    </w:rPr>
  </w:style>
  <w:style w:type="paragraph" w:styleId="Heading1">
    <w:name w:val="heading 1"/>
    <w:basedOn w:val="Normal"/>
    <w:next w:val="Normal"/>
    <w:link w:val="Heading1Char"/>
    <w:uiPriority w:val="9"/>
    <w:qFormat/>
    <w:rsid w:val="008122A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73C85"/>
    <w:pPr>
      <w:keepNext/>
      <w:keepLines/>
      <w:spacing w:after="120" w:line="360" w:lineRule="auto"/>
      <w:outlineLvl w:val="1"/>
    </w:pPr>
    <w:rPr>
      <w:rFonts w:eastAsiaTheme="majorEastAsia" w:cstheme="majorBidi"/>
      <w:b/>
      <w:bCs/>
      <w:color w:val="000000" w:themeColor="text1"/>
      <w:szCs w:val="26"/>
      <w:lang w:val="en-GB" w:eastAsia="en-US"/>
    </w:rPr>
  </w:style>
  <w:style w:type="paragraph" w:styleId="Heading3">
    <w:name w:val="heading 3"/>
    <w:basedOn w:val="Normal"/>
    <w:next w:val="Normal"/>
    <w:link w:val="Heading3Char"/>
    <w:uiPriority w:val="9"/>
    <w:unhideWhenUsed/>
    <w:qFormat/>
    <w:rsid w:val="00473C85"/>
    <w:pPr>
      <w:keepNext/>
      <w:keepLines/>
      <w:spacing w:line="360" w:lineRule="auto"/>
      <w:outlineLvl w:val="2"/>
    </w:pPr>
    <w:rPr>
      <w:rFonts w:eastAsiaTheme="majorEastAsia" w:cstheme="majorBidi"/>
      <w:b/>
      <w:bCs/>
      <w:i/>
      <w:color w:val="000000" w:themeColor="text1"/>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BodyText">
    <w:name w:val="Body Text"/>
    <w:basedOn w:val="Normal"/>
    <w:link w:val="BodyTextChar"/>
    <w:rsid w:val="00704B24"/>
    <w:pPr>
      <w:jc w:val="both"/>
    </w:pPr>
    <w:rPr>
      <w:lang w:val="en-GB" w:eastAsia="x-none"/>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character" w:customStyle="1" w:styleId="Heading2Char">
    <w:name w:val="Heading 2 Char"/>
    <w:basedOn w:val="DefaultParagraphFont"/>
    <w:link w:val="Heading2"/>
    <w:uiPriority w:val="9"/>
    <w:rsid w:val="00473C85"/>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473C85"/>
    <w:rPr>
      <w:rFonts w:ascii="Times New Roman" w:eastAsiaTheme="majorEastAsia" w:hAnsi="Times New Roman" w:cstheme="majorBidi"/>
      <w:b/>
      <w:bCs/>
      <w:i/>
      <w:color w:val="000000" w:themeColor="text1"/>
      <w:sz w:val="22"/>
      <w:szCs w:val="22"/>
    </w:rPr>
  </w:style>
  <w:style w:type="paragraph" w:styleId="Caption">
    <w:name w:val="caption"/>
    <w:basedOn w:val="Normal"/>
    <w:next w:val="Normal"/>
    <w:uiPriority w:val="35"/>
    <w:unhideWhenUsed/>
    <w:qFormat/>
    <w:rsid w:val="008122A4"/>
    <w:pPr>
      <w:spacing w:after="120"/>
    </w:pPr>
    <w:rPr>
      <w:rFonts w:eastAsia="SimSun" w:cstheme="minorBidi"/>
      <w:bCs/>
      <w:sz w:val="20"/>
      <w:szCs w:val="18"/>
      <w:lang w:val="en-GB" w:eastAsia="en-US"/>
    </w:rPr>
  </w:style>
  <w:style w:type="character" w:customStyle="1" w:styleId="Heading1Char">
    <w:name w:val="Heading 1 Char"/>
    <w:basedOn w:val="DefaultParagraphFont"/>
    <w:link w:val="Heading1"/>
    <w:uiPriority w:val="9"/>
    <w:rsid w:val="008122A4"/>
    <w:rPr>
      <w:rFonts w:asciiTheme="majorHAnsi" w:eastAsiaTheme="majorEastAsia" w:hAnsiTheme="majorHAnsi" w:cstheme="majorBidi"/>
      <w:color w:val="365F91" w:themeColor="accent1" w:themeShade="BF"/>
      <w:sz w:val="32"/>
      <w:szCs w:val="32"/>
      <w:lang w:val="en-US" w:eastAsia="fr-FR"/>
    </w:rPr>
  </w:style>
  <w:style w:type="table" w:styleId="TableGrid">
    <w:name w:val="Table Grid"/>
    <w:basedOn w:val="TableNormal"/>
    <w:uiPriority w:val="59"/>
    <w:rsid w:val="00134785"/>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15D94"/>
    <w:pPr>
      <w:spacing w:after="120"/>
    </w:pPr>
    <w:rPr>
      <w:rFonts w:eastAsia="SimSun"/>
      <w:noProof/>
      <w:sz w:val="22"/>
      <w:szCs w:val="22"/>
      <w:lang w:eastAsia="en-US"/>
    </w:rPr>
  </w:style>
  <w:style w:type="character" w:customStyle="1" w:styleId="EndNoteBibliographyChar">
    <w:name w:val="EndNote Bibliography Char"/>
    <w:basedOn w:val="DefaultParagraphFont"/>
    <w:link w:val="EndNoteBibliography"/>
    <w:rsid w:val="00815D94"/>
    <w:rPr>
      <w:rFonts w:ascii="Times New Roman" w:eastAsia="SimSun" w:hAnsi="Times New Roman"/>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yle.pender@strath.ac.uk" TargetMode="Externa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james.thomason@strath.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yang@strath.ac.uk"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33338-E3AE-4D48-A7AB-8B569032C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8</Pages>
  <Words>7039</Words>
  <Characters>4012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70</CharactersWithSpaces>
  <SharedDoc>false</SharedDoc>
  <HyperlinkBase/>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mason</dc:creator>
  <cp:lastModifiedBy>LY</cp:lastModifiedBy>
  <cp:revision>4</cp:revision>
  <cp:lastPrinted>2018-05-01T09:29:00Z</cp:lastPrinted>
  <dcterms:created xsi:type="dcterms:W3CDTF">2018-05-26T14:39:00Z</dcterms:created>
  <dcterms:modified xsi:type="dcterms:W3CDTF">2018-05-2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